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5D15C" w14:textId="241A57DC" w:rsidR="00A101B1" w:rsidRPr="0007601D" w:rsidRDefault="00A101B1" w:rsidP="00264A93">
      <w:pPr>
        <w:pStyle w:val="Heading1"/>
      </w:pPr>
      <w:r w:rsidRPr="0007601D">
        <w:t xml:space="preserve">Case Study </w:t>
      </w:r>
      <w:r w:rsidR="0018025E">
        <w:t>3</w:t>
      </w:r>
      <w:r w:rsidR="00B02297">
        <w:t xml:space="preserve">: </w:t>
      </w:r>
      <w:r w:rsidR="000A00BF">
        <w:t>HMGCR and type 2 diabetes</w:t>
      </w:r>
    </w:p>
    <w:p w14:paraId="5093E172" w14:textId="69C93B66" w:rsidR="0007601D" w:rsidRDefault="0007601D" w:rsidP="00264A93">
      <w:pPr>
        <w:pStyle w:val="ListParagraph"/>
      </w:pPr>
    </w:p>
    <w:p w14:paraId="67F8B110" w14:textId="68D8F039" w:rsidR="0007601D" w:rsidRPr="00264A93" w:rsidRDefault="000A00BF" w:rsidP="00264A93">
      <w:r>
        <w:t xml:space="preserve">This case study demonstrates how MR-Base can be used to replicate a study and appraise a potential intervention. It is based on </w:t>
      </w:r>
      <w:r w:rsidRPr="00960655">
        <w:t xml:space="preserve">work by </w:t>
      </w:r>
      <w:proofErr w:type="spellStart"/>
      <w:r>
        <w:t>Swerdlow</w:t>
      </w:r>
      <w:proofErr w:type="spellEnd"/>
      <w:r w:rsidRPr="00960655">
        <w:t xml:space="preserve"> et al that </w:t>
      </w:r>
      <w:r>
        <w:t xml:space="preserve">investigated the effect of </w:t>
      </w:r>
      <w:r w:rsidRPr="00754D6D">
        <w:t>3-hydroxy-3-methylglutaryl-CoA reductase (HMGCR)</w:t>
      </w:r>
      <w:r>
        <w:t xml:space="preserve">, the target of statins, on risk of type 2 diabetes. </w:t>
      </w:r>
      <w:r w:rsidR="0018025E">
        <w:fldChar w:fldCharType="begin"/>
      </w:r>
      <w:r w:rsidR="0018025E">
        <w:instrText xml:space="preserve"> ADDIN ZOTERO_ITEM CSL_CITATION {"citationID":"eAB2wtVq","properties":{"formattedCitation":"[1]","plainCitation":"[1]"},"citationItems":[{"id":557,"uris":["http://zotero.org/users/2782891/items/8CST7BUM"],"uri":["http://zotero.org/users/2782891/items/8CST7BUM"],"itemData":{"id":557,"type":"article-journal","title":"HMG-coenzyme A reductase inhibition, type 2 diabetes, and bodyweight: evidence from genetic analysis and randomised trials","container-title":"The Lancet","page":"351-361","volume":"385","issue":"9965","source":"PubMed","abstract":"BACKGROUND: Statins increase the risk of new-onset type 2 diabetes mellitus. We aimed to assess whether this increase in risk is a consequence of inhibition of 3-hydroxy-3-methylglutaryl-CoA reductase (HMGCR), the intended drug target.\nMETHODS: We used single nucleotide polymorphisms in the HMGCR gene, rs17238484 (for the main analysis) and rs12916 (for a subsidiary analysis) as proxies for HMGCR inhibition by statins. We examined associations of these variants with plasma lipid, glucose, and insulin concentrations; bodyweight; waist circumference; and prevalent and incident type 2 diabetes. Study-specific effect estimates per copy of each LDL-lowering allele were pooled by meta-analysis. These findings were compared with a meta-analysis of new-onset type 2 diabetes and bodyweight change data from randomised trials of statin drugs. The effects of statins in each randomised trial were assessed using meta-analysis.\nFINDINGS: Data were available for up to 223 463 individuals from 43 genetic studies. Each additional rs17238484-G allele was associated with a mean 0·06 mmol/L (95% CI 0·05-0·07) lower LDL cholesterol and higher body weight (0·30 kg, 0·18-0·43), waist circumference (0·32 cm, 0·16-0·47), plasma insulin concentration (1·62%, 0·53-2·72), and plasma glucose concentration (0·23%, 0·02-0·44). The rs12916 SNP had similar effects on LDL cholesterol, bodyweight, and waist circumference. The rs17238484-G allele seemed to be associated with higher risk of type 2 diabetes (odds ratio [OR] per allele 1·02, 95% CI 1·00-1·05); the rs12916-T allele association was consistent (1·06, 1·03-1·09). In 129 170 individuals in randomised trials, statins lowered LDL cholesterol by 0·92 mmol/L (95% CI 0·18-1·67) at 1-year of follow-up, increased bodyweight by 0·24 kg (95% CI 0·10-0·38 in all trials; 0·33 kg, 95% CI 0·24-0·42 in placebo or standard care controlled trials and -0·15 kg, 95% CI -0·39 to 0·08 in intensive-dose vs moderate-dose trials) at a mean of 4·2 years (range 1·9-6·7) of follow-up, and increased the odds of new-onset type 2 diabetes (OR 1·12, 95% CI 1·06-1·18 in all trials; 1·11, 95% CI 1·03-1·20 in placebo or standard care controlled trials and 1·12, 95% CI 1·04-1·22 in intensive-dose vs moderate dose trials).\nINTERPRETATION: The increased risk of type 2 diabetes noted with statins is at least partially explained by HMGCR inhibition.\nFUNDING: The funding sources are cited at the end of the paper.","DOI":"10.1016/S0140-6736(14)61183-1","ISSN":"1474-547X","note":"PMID: 25262344\nPMCID: PMC4322187","shortTitle":"HMG-coenzyme A reductase inhibition, type 2 diabetes, and bodyweight","journalAbbreviation":"Lancet","language":"eng","author":[{"family":"Swerdlow","given":"Daniel I."},{"family":"Preiss","given":"David"},{"family":"Kuchenbaecker","given":"Karoline B."},{"family":"Holmes","given":"Michael V."},{"family":"Engmann","given":"Jorgen E. L."},{"family":"Shah","given":"Tina"},{"family":"Sofat","given":"Reecha"},{"family":"Stender","given":"Stefan"},{"family":"Johnson","given":"Paul C. D."},{"family":"Scott","given":"Robert A."},{"family":"Leusink","given":"Maarten"},{"family":"Verweij","given":"Niek"},{"family":"Sharp","given":"Stephen J."},{"family":"Guo","given":"Yiran"},{"family":"Giambartolomei","given":"Claudia"},{"family":"Chung","given":"Christina"},{"family":"Peasey","given":"Anne"},{"family":"Amuzu","given":"Antoinette"},{"family":"Li","given":"KaWah"},{"family":"Palmen","given":"Jutta"},{"family":"Howard","given":"Philip"},{"family":"Cooper","given":"Jackie A."},{"family":"Drenos","given":"Fotios"},{"family":"Li","given":"Yun R."},{"family":"Lowe","given":"Gordon"},{"family":"Gallacher","given":"John"},{"family":"Stewart","given":"Marlene C. W."},{"family":"Tzoulaki","given":"Ioanna"},{"family":"Buxbaum","given":"Sarah G."},{"family":"A","given":"Daphne L.","non-dropping-particle":"van der"},{"family":"Forouhi","given":"Nita G."},{"family":"Onland-Moret","given":"N. Charlotte"},{"family":"Schouw","given":"Yvonne T.","non-dropping-particle":"van der"},{"family":"Schnabel","given":"Renate B."},{"family":"Hubacek","given":"Jaroslav A."},{"family":"Kubinova","given":"Ruzena"},{"family":"Baceviciene","given":"Migle"},{"family":"Tamosiunas","given":"Abdonas"},{"family":"Pajak","given":"Andrzej"},{"family":"Topor-Madry","given":"Roman"},{"family":"Stepaniak","given":"Urszula"},{"family":"Malyutina","given":"Sofia"},{"family":"Baldassarre","given":"Damiano"},{"family":"Sennblad","given":"Bengt"},{"family":"Tremoli","given":"Elena"},{"family":"Faire","given":"Ulf","non-dropping-particle":"de"},{"family":"Veglia","given":"Fabrizio"},{"family":"Ford","given":"Ian"},{"family":"Jukema","given":"J. Wouter"},{"family":"Westendorp","given":"Rudi G. J."},{"family":"Borst","given":"Gert Jan","non-dropping-particle":"de"},{"family":"Jong","given":"Pim A.","non-dropping-particle":"de"},{"family":"Algra","given":"Ale"},{"family":"Spiering","given":"Wilko"},{"family":"Maitland-van der Zee","given":"Anke H."},{"family":"Klungel","given":"Olaf H."},{"family":"Boer","given":"Anthonius","non-dropping-particle":"de"},{"family":"Doevendans","given":"Pieter A."},{"family":"Eaton","given":"Charles B."},{"family":"Robinson","given":"Jennifer G."},{"family":"Duggan","given":"David"},{"literal":"DIAGRAM Consortium"},{"literal":"MAGIC Consortium"},{"literal":"InterAct Consortium"},{"family":"Kjekshus","given":"John"},{"family":"Downs","given":"John R."},{"family":"Gotto","given":"Antonio M."},{"family":"Keech","given":"Anthony C."},{"family":"Marchioli","given":"Roberto"},{"family":"Tognoni","given":"Gianni"},{"family":"Sever","given":"Peter S."},{"family":"Poulter","given":"Neil R."},{"family":"Waters","given":"David D."},{"family":"Pedersen","given":"Terje R."},{"family":"Amarenco","given":"Pierre"},{"family":"Nakamura","given":"Haruo"},{"family":"McMurray","given":"John J. V."},{"family":"Lewsey","given":"James D."},{"family":"Chasman","given":"Daniel I."},{"family":"Ridker","given":"Paul M."},{"family":"Maggioni","given":"Aldo P."},{"family":"Tavazzi","given":"Luigi"},{"family":"Ray","given":"Kausik K."},{"family":"Seshasai","given":"Sreenivasa Rao Kondapally"},{"family":"Manson","given":"JoAnn E."},{"family":"Price","given":"Jackie F."},{"family":"Whincup","given":"Peter H."},{"family":"Morris","given":"Richard W."},{"family":"Lawlor","given":"Debbie A."},{"family":"Davey Smith","given":"George"},{"family":"Ben-Shlomo","given":"Yoav"},{"family":"Schreiner","given":"Pamela J."},{"family":"Fornage","given":"Myriam"},{"family":"Siscovick","given":"David S."},{"family":"Cushman","given":"Mary"},{"family":"Kumari","given":"Meena"},{"family":"Wareham","given":"Nick J."},{"family":"Verschuren","given":"W. M. Monique"},{"family":"Redline","given":"Susan"},{"family":"Patel","given":"Sanjay R."},{"family":"Whittaker","given":"John C."},{"family":"Hamsten","given":"Anders"},{"family":"Delaney","given":"Joseph A."},{"family":"Dale","given":"Caroline"},{"family":"Gaunt","given":"Tom R."},{"family":"Wong","given":"Andrew"},{"family":"Kuh","given":"Diana"},{"family":"Hardy","given":"Rebecca"},{"family":"Kathiresan","given":"Sekar"},{"family":"Castillo","given":"Berta A."},{"family":"Harst","given":"Pim","non-dropping-particle":"van der"},{"family":"Brunner","given":"Eric J."},{"family":"Tybjaerg-Hansen","given":"Anne"},{"family":"Marmot","given":"Michael G."},{"family":"Krauss","given":"Ronald M."},{"family":"Tsai","given":"Michael"},{"family":"Coresh","given":"Josef"},{"family":"Hoogeveen","given":"Ronald C."},{"family":"Psaty","given":"Bruce M."},{"family":"Lange","given":"Leslie A."},{"family":"Hakonarson","given":"Hakon"},{"family":"Dudbridge","given":"Frank"},{"family":"Humphries","given":"Steve E."},{"family":"Talmud","given":"Philippa J."},{"family":"Kivimäki","given":"Mika"},{"family":"Timpson","given":"Nicholas J."},{"family":"Langenberg","given":"Claudia"},{"family":"Asselbergs","given":"Folkert W."},{"family":"Voevoda","given":"Mikhail"},{"family":"Bobak","given":"Martin"},{"family":"Pikhart","given":"Hynek"},{"family":"Wilson","given":"James G."},{"family":"Reiner","given":"Alex P."},{"family":"Keating","given":"Brendan J."},{"family":"Hingorani","given":"Aroon D."},{"family":"Sattar","given":"Naveed"}],"issued":{"date-parts":[["2015",1,24]]}}}],"schema":"https://github.com/citation-style-language/schema/raw/master/csl-citation.json"} </w:instrText>
      </w:r>
      <w:r w:rsidR="0018025E">
        <w:fldChar w:fldCharType="separate"/>
      </w:r>
      <w:r w:rsidR="0018025E" w:rsidRPr="0018025E">
        <w:rPr>
          <w:rFonts w:ascii="Calibri Light" w:hAnsi="Calibri Light"/>
        </w:rPr>
        <w:t>[1]</w:t>
      </w:r>
      <w:r w:rsidR="0018025E">
        <w:fldChar w:fldCharType="end"/>
      </w:r>
    </w:p>
    <w:p w14:paraId="00FC3D32" w14:textId="77777777" w:rsidR="0007601D" w:rsidRDefault="0007601D" w:rsidP="00264A93">
      <w:pPr>
        <w:pStyle w:val="ListParagraph"/>
      </w:pPr>
    </w:p>
    <w:p w14:paraId="6AF24D43" w14:textId="4252B814" w:rsidR="0007601D" w:rsidRPr="007E4EB9" w:rsidRDefault="0007601D" w:rsidP="00264A93">
      <w:pPr>
        <w:pStyle w:val="Heading2"/>
      </w:pPr>
      <w:r w:rsidRPr="007E4EB9">
        <w:t>Methods</w:t>
      </w:r>
    </w:p>
    <w:p w14:paraId="27E66D5B" w14:textId="77777777" w:rsidR="0007601D" w:rsidRDefault="0007601D" w:rsidP="00264A93">
      <w:pPr>
        <w:pStyle w:val="ListParagraph"/>
      </w:pPr>
    </w:p>
    <w:p w14:paraId="637DED84" w14:textId="77777777" w:rsidR="00D30087" w:rsidRDefault="00D30087" w:rsidP="00264A93">
      <w:pPr>
        <w:pStyle w:val="ListParagraph"/>
        <w:numPr>
          <w:ilvl w:val="0"/>
          <w:numId w:val="5"/>
        </w:numPr>
      </w:pPr>
      <w:r>
        <w:t>Access the platform (</w:t>
      </w:r>
      <w:hyperlink r:id="rId5" w:history="1">
        <w:r w:rsidRPr="009D4D96">
          <w:rPr>
            <w:rStyle w:val="Hyperlink"/>
          </w:rPr>
          <w:t>http://mrbase.org</w:t>
        </w:r>
      </w:hyperlink>
      <w:r>
        <w:t>) and sign the data access agreement using a Google account.</w:t>
      </w:r>
    </w:p>
    <w:p w14:paraId="3B55BAC8" w14:textId="77777777" w:rsidR="00D30087" w:rsidRPr="00D30087" w:rsidRDefault="00D30087" w:rsidP="00264A93">
      <w:pPr>
        <w:pStyle w:val="ListParagraph"/>
      </w:pPr>
    </w:p>
    <w:p w14:paraId="2B53E90B" w14:textId="3F3633C4" w:rsidR="00A101B1" w:rsidRPr="00D30087" w:rsidRDefault="00D30087" w:rsidP="00264A93">
      <w:pPr>
        <w:pStyle w:val="ListParagraph"/>
        <w:numPr>
          <w:ilvl w:val="0"/>
          <w:numId w:val="5"/>
        </w:numPr>
      </w:pPr>
      <w:r w:rsidRPr="00D30087">
        <w:t xml:space="preserve">Define the exposure by </w:t>
      </w:r>
      <w:r w:rsidR="0018025E">
        <w:t>uploading the file ‘</w:t>
      </w:r>
      <w:r w:rsidR="003D7823">
        <w:t>CaseStudy3_</w:t>
      </w:r>
      <w:r w:rsidR="0018025E">
        <w:t>instrument.csv’ included in this supplement. Specify that the file is separated by commas and fill in the form to map the column names to those supplied in the file. Columns not included in the file can be left blank in the mapping. The instrument file should look like the following table:</w:t>
      </w:r>
    </w:p>
    <w:p w14:paraId="11C0F3B3" w14:textId="322452A7" w:rsidR="00A605E2" w:rsidRDefault="00A605E2" w:rsidP="0018025E"/>
    <w:tbl>
      <w:tblPr>
        <w:tblStyle w:val="TableGrid"/>
        <w:tblW w:w="0" w:type="auto"/>
        <w:tblLook w:val="04A0" w:firstRow="1" w:lastRow="0" w:firstColumn="1" w:lastColumn="0" w:noHBand="0" w:noVBand="1"/>
      </w:tblPr>
      <w:tblGrid>
        <w:gridCol w:w="1259"/>
        <w:gridCol w:w="1365"/>
        <w:gridCol w:w="1407"/>
        <w:gridCol w:w="1375"/>
        <w:gridCol w:w="1030"/>
        <w:gridCol w:w="930"/>
        <w:gridCol w:w="1132"/>
        <w:gridCol w:w="1136"/>
        <w:gridCol w:w="822"/>
      </w:tblGrid>
      <w:tr w:rsidR="0018025E" w:rsidRPr="0018025E" w14:paraId="58477065" w14:textId="77777777" w:rsidTr="0018025E">
        <w:tc>
          <w:tcPr>
            <w:tcW w:w="1259" w:type="dxa"/>
          </w:tcPr>
          <w:p w14:paraId="5F49C005" w14:textId="77777777" w:rsidR="0018025E" w:rsidRPr="0018025E" w:rsidRDefault="0018025E" w:rsidP="00AF33B8">
            <w:r w:rsidRPr="0018025E">
              <w:t>Phenotype</w:t>
            </w:r>
          </w:p>
        </w:tc>
        <w:tc>
          <w:tcPr>
            <w:tcW w:w="1365" w:type="dxa"/>
          </w:tcPr>
          <w:p w14:paraId="2B58712F" w14:textId="77777777" w:rsidR="0018025E" w:rsidRPr="0018025E" w:rsidRDefault="0018025E" w:rsidP="00AF33B8">
            <w:r w:rsidRPr="0018025E">
              <w:t>SNP</w:t>
            </w:r>
          </w:p>
        </w:tc>
        <w:tc>
          <w:tcPr>
            <w:tcW w:w="1407" w:type="dxa"/>
          </w:tcPr>
          <w:p w14:paraId="7AFAEB17" w14:textId="77777777" w:rsidR="0018025E" w:rsidRPr="0018025E" w:rsidRDefault="0018025E" w:rsidP="00AF33B8">
            <w:proofErr w:type="spellStart"/>
            <w:r w:rsidRPr="0018025E">
              <w:t>effect_allele</w:t>
            </w:r>
            <w:proofErr w:type="spellEnd"/>
          </w:p>
        </w:tc>
        <w:tc>
          <w:tcPr>
            <w:tcW w:w="1375" w:type="dxa"/>
          </w:tcPr>
          <w:p w14:paraId="0719DB74" w14:textId="77777777" w:rsidR="0018025E" w:rsidRPr="0018025E" w:rsidRDefault="0018025E" w:rsidP="00AF33B8">
            <w:proofErr w:type="spellStart"/>
            <w:r w:rsidRPr="0018025E">
              <w:t>other_allele</w:t>
            </w:r>
            <w:proofErr w:type="spellEnd"/>
          </w:p>
        </w:tc>
        <w:tc>
          <w:tcPr>
            <w:tcW w:w="1030" w:type="dxa"/>
          </w:tcPr>
          <w:p w14:paraId="06049BA1" w14:textId="77777777" w:rsidR="0018025E" w:rsidRPr="0018025E" w:rsidRDefault="0018025E" w:rsidP="00AF33B8">
            <w:r w:rsidRPr="0018025E">
              <w:t>beta</w:t>
            </w:r>
          </w:p>
        </w:tc>
        <w:tc>
          <w:tcPr>
            <w:tcW w:w="930" w:type="dxa"/>
          </w:tcPr>
          <w:p w14:paraId="79D32296" w14:textId="77777777" w:rsidR="0018025E" w:rsidRPr="0018025E" w:rsidRDefault="0018025E" w:rsidP="00AF33B8">
            <w:r w:rsidRPr="0018025E">
              <w:t>se</w:t>
            </w:r>
          </w:p>
        </w:tc>
        <w:tc>
          <w:tcPr>
            <w:tcW w:w="1132" w:type="dxa"/>
          </w:tcPr>
          <w:p w14:paraId="33E2D00D" w14:textId="77777777" w:rsidR="0018025E" w:rsidRPr="0018025E" w:rsidRDefault="0018025E" w:rsidP="00AF33B8">
            <w:proofErr w:type="spellStart"/>
            <w:r w:rsidRPr="0018025E">
              <w:t>eaf</w:t>
            </w:r>
            <w:proofErr w:type="spellEnd"/>
          </w:p>
        </w:tc>
        <w:tc>
          <w:tcPr>
            <w:tcW w:w="1136" w:type="dxa"/>
          </w:tcPr>
          <w:p w14:paraId="1F544A6E" w14:textId="77777777" w:rsidR="0018025E" w:rsidRPr="0018025E" w:rsidRDefault="0018025E" w:rsidP="00AF33B8">
            <w:proofErr w:type="spellStart"/>
            <w:r w:rsidRPr="0018025E">
              <w:t>pvalue</w:t>
            </w:r>
            <w:proofErr w:type="spellEnd"/>
          </w:p>
        </w:tc>
        <w:tc>
          <w:tcPr>
            <w:tcW w:w="822" w:type="dxa"/>
          </w:tcPr>
          <w:p w14:paraId="7FB83147" w14:textId="77777777" w:rsidR="0018025E" w:rsidRPr="0018025E" w:rsidRDefault="0018025E" w:rsidP="00AF33B8">
            <w:r w:rsidRPr="0018025E">
              <w:t>units</w:t>
            </w:r>
          </w:p>
        </w:tc>
      </w:tr>
      <w:tr w:rsidR="0018025E" w:rsidRPr="0018025E" w14:paraId="2CDBB4EE" w14:textId="77777777" w:rsidTr="0018025E">
        <w:tc>
          <w:tcPr>
            <w:tcW w:w="1259" w:type="dxa"/>
          </w:tcPr>
          <w:p w14:paraId="47AFB96B" w14:textId="77777777" w:rsidR="0018025E" w:rsidRPr="0018025E" w:rsidRDefault="0018025E" w:rsidP="00AF33B8">
            <w:r w:rsidRPr="0018025E">
              <w:t>HMGCR</w:t>
            </w:r>
          </w:p>
        </w:tc>
        <w:tc>
          <w:tcPr>
            <w:tcW w:w="1365" w:type="dxa"/>
          </w:tcPr>
          <w:p w14:paraId="3B6918D6" w14:textId="77777777" w:rsidR="0018025E" w:rsidRPr="0018025E" w:rsidRDefault="0018025E" w:rsidP="00AF33B8">
            <w:r w:rsidRPr="0018025E">
              <w:t>rs17238484</w:t>
            </w:r>
          </w:p>
        </w:tc>
        <w:tc>
          <w:tcPr>
            <w:tcW w:w="1407" w:type="dxa"/>
          </w:tcPr>
          <w:p w14:paraId="49EA90D9" w14:textId="77777777" w:rsidR="0018025E" w:rsidRPr="0018025E" w:rsidRDefault="0018025E" w:rsidP="00AF33B8">
            <w:r w:rsidRPr="0018025E">
              <w:t>T</w:t>
            </w:r>
          </w:p>
        </w:tc>
        <w:tc>
          <w:tcPr>
            <w:tcW w:w="1375" w:type="dxa"/>
          </w:tcPr>
          <w:p w14:paraId="46C3BD22" w14:textId="77777777" w:rsidR="0018025E" w:rsidRPr="0018025E" w:rsidRDefault="0018025E" w:rsidP="00AF33B8">
            <w:r w:rsidRPr="0018025E">
              <w:t>G</w:t>
            </w:r>
          </w:p>
        </w:tc>
        <w:tc>
          <w:tcPr>
            <w:tcW w:w="1030" w:type="dxa"/>
          </w:tcPr>
          <w:p w14:paraId="5E3B9532" w14:textId="77777777" w:rsidR="0018025E" w:rsidRPr="0018025E" w:rsidRDefault="0018025E" w:rsidP="00AF33B8">
            <w:r w:rsidRPr="0018025E">
              <w:t>0.0627</w:t>
            </w:r>
          </w:p>
        </w:tc>
        <w:tc>
          <w:tcPr>
            <w:tcW w:w="930" w:type="dxa"/>
          </w:tcPr>
          <w:p w14:paraId="2ED782D2" w14:textId="77777777" w:rsidR="0018025E" w:rsidRPr="0018025E" w:rsidRDefault="0018025E" w:rsidP="00AF33B8">
            <w:r w:rsidRPr="0018025E">
              <w:t>0.0627</w:t>
            </w:r>
          </w:p>
        </w:tc>
        <w:tc>
          <w:tcPr>
            <w:tcW w:w="1132" w:type="dxa"/>
          </w:tcPr>
          <w:p w14:paraId="1CC27C19" w14:textId="77777777" w:rsidR="0018025E" w:rsidRPr="0018025E" w:rsidRDefault="0018025E" w:rsidP="00AF33B8">
            <w:r w:rsidRPr="0018025E">
              <w:t>0.2533</w:t>
            </w:r>
          </w:p>
        </w:tc>
        <w:tc>
          <w:tcPr>
            <w:tcW w:w="1136" w:type="dxa"/>
          </w:tcPr>
          <w:p w14:paraId="6C1F7B55" w14:textId="77777777" w:rsidR="0018025E" w:rsidRPr="0018025E" w:rsidRDefault="0018025E" w:rsidP="00AF33B8">
            <w:r w:rsidRPr="0018025E">
              <w:t>1.35E-21</w:t>
            </w:r>
          </w:p>
        </w:tc>
        <w:tc>
          <w:tcPr>
            <w:tcW w:w="822" w:type="dxa"/>
          </w:tcPr>
          <w:p w14:paraId="0ECB6B2F" w14:textId="77777777" w:rsidR="0018025E" w:rsidRPr="0018025E" w:rsidRDefault="0018025E" w:rsidP="00AF33B8">
            <w:proofErr w:type="spellStart"/>
            <w:r w:rsidRPr="0018025E">
              <w:t>sd</w:t>
            </w:r>
            <w:proofErr w:type="spellEnd"/>
          </w:p>
        </w:tc>
      </w:tr>
    </w:tbl>
    <w:p w14:paraId="2BF853F6" w14:textId="77777777" w:rsidR="00164128" w:rsidRPr="00D30087" w:rsidRDefault="00164128" w:rsidP="00264A93">
      <w:pPr>
        <w:pStyle w:val="ListParagraph"/>
      </w:pPr>
    </w:p>
    <w:p w14:paraId="56CF93BE" w14:textId="2DFE105E" w:rsidR="00A101B1" w:rsidRPr="00D30087" w:rsidRDefault="00D30087" w:rsidP="00264A93">
      <w:pPr>
        <w:pStyle w:val="ListParagraph"/>
        <w:numPr>
          <w:ilvl w:val="0"/>
          <w:numId w:val="5"/>
        </w:numPr>
      </w:pPr>
      <w:r w:rsidRPr="00D30087">
        <w:t xml:space="preserve">Define the outcome by selecting the </w:t>
      </w:r>
      <w:r w:rsidR="0051667D" w:rsidRPr="00D30087">
        <w:t xml:space="preserve">following outcomes from the MR-Base GWAS </w:t>
      </w:r>
      <w:proofErr w:type="spellStart"/>
      <w:r w:rsidR="0051667D" w:rsidRPr="00D30087">
        <w:t>catalog</w:t>
      </w:r>
      <w:proofErr w:type="spellEnd"/>
      <w:r w:rsidR="0051667D" w:rsidRPr="00D30087">
        <w:t>:</w:t>
      </w:r>
    </w:p>
    <w:p w14:paraId="1E047CFE" w14:textId="77777777" w:rsidR="0051667D" w:rsidRPr="00D30087" w:rsidRDefault="0051667D" w:rsidP="00264A93">
      <w:pPr>
        <w:pStyle w:val="ListParagraph"/>
      </w:pPr>
    </w:p>
    <w:tbl>
      <w:tblPr>
        <w:tblStyle w:val="TableGrid"/>
        <w:tblW w:w="5000" w:type="pct"/>
        <w:tblLayout w:type="fixed"/>
        <w:tblLook w:val="04A0" w:firstRow="1" w:lastRow="0" w:firstColumn="1" w:lastColumn="0" w:noHBand="0" w:noVBand="1"/>
      </w:tblPr>
      <w:tblGrid>
        <w:gridCol w:w="708"/>
        <w:gridCol w:w="2265"/>
        <w:gridCol w:w="2127"/>
        <w:gridCol w:w="1700"/>
        <w:gridCol w:w="991"/>
        <w:gridCol w:w="1276"/>
        <w:gridCol w:w="1389"/>
      </w:tblGrid>
      <w:tr w:rsidR="00164128" w:rsidRPr="00164128" w14:paraId="4CF036E9" w14:textId="77777777" w:rsidTr="0018025E">
        <w:tc>
          <w:tcPr>
            <w:tcW w:w="338" w:type="pct"/>
            <w:vAlign w:val="center"/>
          </w:tcPr>
          <w:p w14:paraId="3877BB0E" w14:textId="77777777" w:rsidR="00A101B1" w:rsidRPr="00164128" w:rsidRDefault="00A101B1" w:rsidP="00264A93">
            <w:r w:rsidRPr="00164128">
              <w:t>ID</w:t>
            </w:r>
          </w:p>
        </w:tc>
        <w:tc>
          <w:tcPr>
            <w:tcW w:w="1083" w:type="pct"/>
            <w:vAlign w:val="center"/>
          </w:tcPr>
          <w:p w14:paraId="644FE8F7" w14:textId="77777777" w:rsidR="00A101B1" w:rsidRPr="00164128" w:rsidRDefault="00A101B1" w:rsidP="00264A93">
            <w:r w:rsidRPr="00164128">
              <w:t>Variable</w:t>
            </w:r>
          </w:p>
        </w:tc>
        <w:tc>
          <w:tcPr>
            <w:tcW w:w="1017" w:type="pct"/>
            <w:vAlign w:val="center"/>
          </w:tcPr>
          <w:p w14:paraId="68A9469C" w14:textId="77777777" w:rsidR="00A101B1" w:rsidRPr="00164128" w:rsidRDefault="00A101B1" w:rsidP="00264A93">
            <w:r w:rsidRPr="00164128">
              <w:t>First author (year)</w:t>
            </w:r>
          </w:p>
        </w:tc>
        <w:tc>
          <w:tcPr>
            <w:tcW w:w="813" w:type="pct"/>
            <w:vAlign w:val="center"/>
          </w:tcPr>
          <w:p w14:paraId="4106CAAE" w14:textId="77777777" w:rsidR="00A101B1" w:rsidRPr="00164128" w:rsidRDefault="00A101B1" w:rsidP="00264A93">
            <w:r w:rsidRPr="00164128">
              <w:t>Consortium</w:t>
            </w:r>
          </w:p>
        </w:tc>
        <w:tc>
          <w:tcPr>
            <w:tcW w:w="474" w:type="pct"/>
            <w:vAlign w:val="center"/>
          </w:tcPr>
          <w:p w14:paraId="3C9A404A" w14:textId="77777777" w:rsidR="00A101B1" w:rsidRPr="00164128" w:rsidRDefault="00A101B1" w:rsidP="00264A93">
            <w:r w:rsidRPr="00164128">
              <w:t>Sample size</w:t>
            </w:r>
          </w:p>
        </w:tc>
        <w:tc>
          <w:tcPr>
            <w:tcW w:w="610" w:type="pct"/>
            <w:vAlign w:val="center"/>
          </w:tcPr>
          <w:p w14:paraId="04A130E0" w14:textId="77777777" w:rsidR="00A101B1" w:rsidRPr="00164128" w:rsidRDefault="00A101B1" w:rsidP="00264A93">
            <w:r w:rsidRPr="00164128">
              <w:t>Population</w:t>
            </w:r>
          </w:p>
        </w:tc>
        <w:tc>
          <w:tcPr>
            <w:tcW w:w="664" w:type="pct"/>
            <w:vAlign w:val="center"/>
          </w:tcPr>
          <w:p w14:paraId="36DCBA9F" w14:textId="77777777" w:rsidR="00A101B1" w:rsidRPr="00164128" w:rsidRDefault="00A101B1" w:rsidP="00264A93">
            <w:r w:rsidRPr="00164128">
              <w:t>Sex</w:t>
            </w:r>
          </w:p>
        </w:tc>
      </w:tr>
      <w:tr w:rsidR="00164128" w:rsidRPr="00164128" w14:paraId="3F3E93BA" w14:textId="77777777" w:rsidTr="0018025E">
        <w:tc>
          <w:tcPr>
            <w:tcW w:w="338" w:type="pct"/>
            <w:vAlign w:val="center"/>
          </w:tcPr>
          <w:p w14:paraId="3677579F" w14:textId="237D822A" w:rsidR="00A101B1" w:rsidRPr="00164128" w:rsidRDefault="00A101B1" w:rsidP="00264A93">
            <w:r w:rsidRPr="00164128">
              <w:t>2</w:t>
            </w:r>
            <w:r w:rsidR="0018025E">
              <w:t>4</w:t>
            </w:r>
          </w:p>
        </w:tc>
        <w:tc>
          <w:tcPr>
            <w:tcW w:w="1083" w:type="pct"/>
            <w:vAlign w:val="center"/>
          </w:tcPr>
          <w:p w14:paraId="1B693379" w14:textId="467A1155" w:rsidR="00A101B1" w:rsidRPr="00164128" w:rsidRDefault="0018025E" w:rsidP="00264A93">
            <w:r>
              <w:t>Type 2 diabetes</w:t>
            </w:r>
          </w:p>
        </w:tc>
        <w:tc>
          <w:tcPr>
            <w:tcW w:w="1017" w:type="pct"/>
            <w:vAlign w:val="center"/>
          </w:tcPr>
          <w:p w14:paraId="2DE87217" w14:textId="45E76E9C" w:rsidR="00A101B1" w:rsidRPr="00164128" w:rsidRDefault="0018025E" w:rsidP="00264A93">
            <w:r>
              <w:t>Morris</w:t>
            </w:r>
            <w:r w:rsidR="00A101B1" w:rsidRPr="00164128">
              <w:t xml:space="preserve"> (201</w:t>
            </w:r>
            <w:r>
              <w:t>2</w:t>
            </w:r>
            <w:r w:rsidR="00A101B1" w:rsidRPr="00164128">
              <w:t>)</w:t>
            </w:r>
            <w:r w:rsidR="00A605E2" w:rsidRPr="00164128">
              <w:t xml:space="preserve"> </w:t>
            </w:r>
            <w:r w:rsidR="00164667">
              <w:fldChar w:fldCharType="begin"/>
            </w:r>
            <w:r w:rsidR="00164667">
              <w:instrText xml:space="preserve"> ADDIN ZOTERO_ITEM CSL_CITATION {"citationID":"a25p9vceum8","properties":{"formattedCitation":"[2]","plainCitation":"[2]"},"citationItems":[{"id":2434,"uris":["http://zotero.org/users/2782891/items/Z78ZL22J"],"uri":["http://zotero.org/users/2782891/items/Z78ZL22J"],"itemData":{"id":2434,"type":"article-journal","title":"Large-scale association analysis provides insights into the genetic architecture and pathophysiology of type 2 diabetes","container-title":"Nature Genetics","page":"981-990","volume":"44","issue":"9","source":"PubMed","abstract":"To extend understanding of the genetic architecture and molecular basis of type 2 diabetes (T2D), we conducted a meta-analysis of genetic variants on the Metabochip, including 34,840 cases and 114,981 controls, overwhelmingly of European descent. We identified ten previously unreported T2D susceptibility loci, including two showing sex-differentiated association. Genome-wide analyses of these data are consistent with a long tail of additional common variant loci explaining much of the variation in susceptibility to T2D. Exploration of the enlarged set of susceptibility loci implicates several processes, including CREBBP-related transcription, adipocytokine signaling and cell cycle regulation, in diabetes pathogenesis.","DOI":"10.1038/ng.2383","ISSN":"1546-1718","note":"PMID: 22885922\nPMCID: PMC3442244","journalAbbreviation":"Nat. Genet.","language":"eng","author":[{"family":"Morris","given":"Andrew P."},{"family":"Voight","given":"Benjamin F."},{"family":"Teslovich","given":"Tanya M."},{"family":"Ferreira","given":"Teresa"},{"family":"Segrè","given":"Ayellet V."},{"family":"Steinthorsdottir","given":"Valgerdur"},{"family":"Strawbridge","given":"Rona J."},{"family":"Khan","given":"Hassan"},{"family":"Grallert","given":"Harald"},{"family":"Mahajan","given":"Anubha"},{"family":"Prokopenko","given":"Inga"},{"family":"Kang","given":"Hyun Min"},{"family":"Dina","given":"Christian"},{"family":"Esko","given":"Tonu"},{"family":"Fraser","given":"Ross M."},{"family":"Kanoni","given":"Stavroula"},{"family":"Kumar","given":"Ashish"},{"family":"Lagou","given":"Vasiliki"},{"family":"Langenberg","given":"Claudia"},{"family":"Luan","given":"Jian'an"},{"family":"Lindgren","given":"Cecilia M."},{"family":"Müller-Nurasyid","given":"Martina"},{"family":"Pechlivanis","given":"Sonali"},{"family":"Rayner","given":"N. William"},{"family":"Scott","given":"Laura J."},{"family":"Wiltshire","given":"Steven"},{"family":"Yengo","given":"Loic"},{"family":"Kinnunen","given":"Leena"},{"family":"Rossin","given":"Elizabeth J."},{"family":"Raychaudhuri","given":"Soumya"},{"family":"Johnson","given":"Andrew D."},{"family":"Dimas","given":"Antigone S."},{"family":"Loos","given":"Ruth J. F."},{"family":"Vedantam","given":"Sailaja"},{"family":"Chen","given":"Han"},{"family":"Florez","given":"Jose C."},{"family":"Fox","given":"Caroline"},{"family":"Liu","given":"Ching-Ti"},{"family":"Rybin","given":"Denis"},{"family":"Couper","given":"David J."},{"family":"Kao","given":"Wen Hong L."},{"family":"Li","given":"Man"},{"family":"Cornelis","given":"Marilyn C."},{"family":"Kraft","given":"Peter"},{"family":"Sun","given":"Qi"},{"family":"Dam","given":"Rob M.","non-dropping-particle":"van"},{"family":"Stringham","given":"Heather M."},{"family":"Chines","given":"Peter S."},{"family":"Fischer","given":"Krista"},{"family":"Fontanillas","given":"Pierre"},{"family":"Holmen","given":"Oddgeir L."},{"family":"Hunt","given":"Sarah E."},{"family":"Jackson","given":"Anne U."},{"family":"Kong","given":"Augustine"},{"family":"Lawrence","given":"Robert"},{"family":"Meyer","given":"Julia"},{"family":"Perry","given":"John R. B."},{"family":"Platou","given":"Carl G. P."},{"family":"Potter","given":"Simon"},{"family":"Rehnberg","given":"Emil"},{"family":"Robertson","given":"Neil"},{"family":"Sivapalaratnam","given":"Suthesh"},{"family":"Stančáková","given":"Alena"},{"family":"Stirrups","given":"Kathleen"},{"family":"Thorleifsson","given":"Gudmar"},{"family":"Tikkanen","given":"Emmi"},{"family":"Wood","given":"Andrew R."},{"family":"Almgren","given":"Peter"},{"family":"Atalay","given":"Mustafa"},{"family":"Benediktsson","given":"Rafn"},{"family":"Bonnycastle","given":"Lori L."},{"family":"Burtt","given":"Noël"},{"family":"Carey","given":"Jason"},{"family":"Charpentier","given":"Guillaume"},{"family":"Crenshaw","given":"Andrew T."},{"family":"Doney","given":"Alex S. F."},{"family":"Dorkhan","given":"Mozhgan"},{"family":"Edkins","given":"Sarah"},{"family":"Emilsson","given":"Valur"},{"family":"Eury","given":"Elodie"},{"family":"Forsen","given":"Tom"},{"family":"Gertow","given":"Karl"},{"family":"Gigante","given":"Bruna"},{"family":"Grant","given":"George B."},{"family":"Groves","given":"Christopher J."},{"family":"Guiducci","given":"Candace"},{"family":"Herder","given":"Christian"},{"family":"Hreidarsson","given":"Astradur B."},{"family":"Hui","given":"Jennie"},{"family":"James","given":"Alan"},{"family":"Jonsson","given":"Anna"},{"family":"Rathmann","given":"Wolfgang"},{"family":"Klopp","given":"Norman"},{"family":"Kravic","given":"Jasmina"},{"family":"Krjutškov","given":"Kaarel"},{"family":"Langford","given":"Cordelia"},{"family":"Leander","given":"Karin"},{"family":"Lindholm","given":"Eero"},{"family":"Lobbens","given":"Stéphane"},{"family":"Männistö","given":"Satu"},{"family":"Mirza","given":"Ghazala"},{"family":"Mühleisen","given":"Thomas W."},{"family":"Musk","given":"Bill"},{"family":"Parkin","given":"Melissa"},{"family":"Rallidis","given":"Loukianos"},{"family":"Saramies","given":"Jouko"},{"family":"Sennblad","given":"Bengt"},{"family":"Shah","given":"Sonia"},{"family":"Sigurðsson","given":"Gunnar"},{"family":"Silveira","given":"Angela"},{"family":"Steinbach","given":"Gerald"},{"family":"Thorand","given":"Barbara"},{"family":"Trakalo","given":"Joseph"},{"family":"Veglia","given":"Fabrizio"},{"family":"Wennauer","given":"Roman"},{"family":"Winckler","given":"Wendy"},{"family":"Zabaneh","given":"Delilah"},{"family":"Campbell","given":"Harry"},{"family":"Duijn","given":"Cornelia","non-dropping-particle":"van"},{"family":"Uitterlinden","given":"Andre G."},{"family":"Hofman","given":"Albert"},{"family":"Sijbrands","given":"Eric"},{"family":"Abecasis","given":"Goncalo R."},{"family":"Owen","given":"Katharine R."},{"family":"Zeggini","given":"Eleftheria"},{"family":"Trip","given":"Mieke D."},{"family":"Forouhi","given":"Nita G."},{"family":"Syvänen","given":"Ann-Christine"},{"family":"Eriksson","given":"Johan G."},{"family":"Peltonen","given":"Leena"},{"family":"Nöthen","given":"Markus M."},{"family":"Balkau","given":"Beverley"},{"family":"Palmer","given":"Colin N. A."},{"family":"Lyssenko","given":"Valeriya"},{"family":"Tuomi","given":"Tiinamaija"},{"family":"Isomaa","given":"Bo"},{"family":"Hunter","given":"David J."},{"family":"Qi","given":"Lu"},{"literal":"Wellcome Trust Case Control Consortium"},{"literal":"Meta-Analyses of Glucose and Insulin-related traits Consortium (MAGIC) Investigators"},{"literal":"Genetic Investigation of ANthropometric Traits (GIANT) Consortium"},{"literal":"Asian Genetic Epidemiology Network–Type 2 Diabetes (AGEN-T2D) Consortium"},{"literal":"South Asian Type 2 Diabetes (SAT2D) Consortium"},{"family":"Shuldiner","given":"Alan R."},{"family":"Roden","given":"Michael"},{"family":"Barroso","given":"Ines"},{"family":"Wilsgaard","given":"Tom"},{"family":"Beilby","given":"John"},{"family":"Hovingh","given":"Kees"},{"family":"Price","given":"Jackie F."},{"family":"Wilson","given":"James F."},{"family":"Rauramaa","given":"Rainer"},{"family":"Lakka","given":"Timo A."},{"family":"Lind","given":"Lars"},{"family":"Dedoussis","given":"George"},{"family":"Njølstad","given":"Inger"},{"family":"Pedersen","given":"Nancy L."},{"family":"Khaw","given":"Kay-Tee"},{"family":"Wareham","given":"Nicholas J."},{"family":"Keinanen-Kiukaanniemi","given":"Sirkka M."},{"family":"Saaristo","given":"Timo E."},{"family":"Korpi-Hyövälti","given":"Eeva"},{"family":"Saltevo","given":"Juha"},{"family":"Laakso","given":"Markku"},{"family":"Kuusisto","given":"Johanna"},{"family":"Metspalu","given":"Andres"},{"family":"Collins","given":"Francis S."},{"family":"Mohlke","given":"Karen L."},{"family":"Bergman","given":"Richard N."},{"family":"Tuomilehto","given":"Jaakko"},{"family":"Boehm","given":"Bernhard O."},{"family":"Gieger","given":"Christian"},{"family":"Hveem","given":"Kristian"},{"family":"Cauchi","given":"Stephane"},{"family":"Froguel","given":"Philippe"},{"family":"Baldassarre","given":"Damiano"},{"family":"Tremoli","given":"Elena"},{"family":"Humphries","given":"Steve E."},{"family":"Saleheen","given":"Danish"},{"family":"Danesh","given":"John"},{"family":"Ingelsson","given":"Erik"},{"family":"Ripatti","given":"Samuli"},{"family":"Salomaa","given":"Veikko"},{"family":"Erbel","given":"Raimund"},{"family":"Jöckel","given":"Karl-Heinz"},{"family":"Moebus","given":"Susanne"},{"family":"Peters","given":"Annette"},{"family":"Illig","given":"Thomas"},{"family":"Faire","given":"Ulf","non-dropping-particle":"de"},{"family":"Hamsten","given":"Anders"},{"family":"Morris","given":"Andrew D."},{"family":"Donnelly","given":"Peter J."},{"family":"Frayling","given":"Timothy M."},{"family":"Hattersley","given":"Andrew T."},{"family":"Boerwinkle","given":"Eric"},{"family":"Melander","given":"Olle"},{"family":"Kathiresan","given":"Sekar"},{"family":"Nilsson","given":"Peter M."},{"family":"Deloukas","given":"Panos"},{"family":"Thorsteinsdottir","given":"Unnur"},{"family":"Groop","given":"Leif C."},{"family":"Stefansson","given":"Kari"},{"family":"Hu","given":"Frank"},{"family":"Pankow","given":"James S."},{"family":"Dupuis","given":"Josée"},{"family":"Meigs","given":"James B."},{"family":"Altshuler","given":"David"},{"family":"Boehnke","given":"Michael"},{"family":"McCarthy","given":"Mark I."},{"literal":"DIAbetes Genetics Replication And Meta-analysis (DIAGRAM) Consortium"}],"issued":{"date-parts":[["2012",9]]}}}],"schema":"https://github.com/citation-style-language/schema/raw/master/csl-citation.json"} </w:instrText>
            </w:r>
            <w:r w:rsidR="00164667">
              <w:fldChar w:fldCharType="separate"/>
            </w:r>
            <w:r w:rsidR="00164667" w:rsidRPr="00164667">
              <w:rPr>
                <w:rFonts w:ascii="Calibri Light" w:hAnsi="Calibri Light"/>
              </w:rPr>
              <w:t>[2]</w:t>
            </w:r>
            <w:r w:rsidR="00164667">
              <w:fldChar w:fldCharType="end"/>
            </w:r>
          </w:p>
        </w:tc>
        <w:tc>
          <w:tcPr>
            <w:tcW w:w="813" w:type="pct"/>
            <w:vAlign w:val="center"/>
          </w:tcPr>
          <w:p w14:paraId="496D9A9F" w14:textId="648EB68E" w:rsidR="00A101B1" w:rsidRPr="00164128" w:rsidRDefault="0018025E" w:rsidP="00264A93">
            <w:proofErr w:type="spellStart"/>
            <w:r w:rsidRPr="0018025E">
              <w:t>DIAGRAMplusMetabochip</w:t>
            </w:r>
            <w:proofErr w:type="spellEnd"/>
          </w:p>
        </w:tc>
        <w:tc>
          <w:tcPr>
            <w:tcW w:w="474" w:type="pct"/>
            <w:vAlign w:val="center"/>
          </w:tcPr>
          <w:p w14:paraId="0CD19D6E" w14:textId="659F01DE" w:rsidR="00A101B1" w:rsidRPr="00164128" w:rsidRDefault="0018025E" w:rsidP="00264A93">
            <w:r>
              <w:t>149821</w:t>
            </w:r>
          </w:p>
        </w:tc>
        <w:tc>
          <w:tcPr>
            <w:tcW w:w="610" w:type="pct"/>
            <w:vAlign w:val="center"/>
          </w:tcPr>
          <w:p w14:paraId="60914C5E" w14:textId="1639B806" w:rsidR="00A101B1" w:rsidRPr="00164128" w:rsidRDefault="00A101B1" w:rsidP="00264A93">
            <w:r w:rsidRPr="00164128">
              <w:t>Mixed</w:t>
            </w:r>
          </w:p>
        </w:tc>
        <w:tc>
          <w:tcPr>
            <w:tcW w:w="664" w:type="pct"/>
            <w:vAlign w:val="center"/>
          </w:tcPr>
          <w:p w14:paraId="412B8FF5" w14:textId="4E600FE6" w:rsidR="00A101B1" w:rsidRPr="00164128" w:rsidRDefault="00A101B1" w:rsidP="00264A93">
            <w:r w:rsidRPr="00164128">
              <w:t>Males and females</w:t>
            </w:r>
          </w:p>
        </w:tc>
      </w:tr>
    </w:tbl>
    <w:p w14:paraId="30461C3B" w14:textId="38A8DB96" w:rsidR="007E4EB9" w:rsidRDefault="007E4EB9" w:rsidP="00264A93"/>
    <w:p w14:paraId="08DD735C" w14:textId="2F923027" w:rsidR="00D30087" w:rsidRPr="0007601D" w:rsidRDefault="00D30087" w:rsidP="00264A93">
      <w:pPr>
        <w:pStyle w:val="ListParagraph"/>
        <w:numPr>
          <w:ilvl w:val="0"/>
          <w:numId w:val="5"/>
        </w:numPr>
        <w:rPr>
          <w:u w:val="single"/>
        </w:rPr>
      </w:pPr>
      <w:r>
        <w:t>Specify the analysis settings:</w:t>
      </w:r>
    </w:p>
    <w:p w14:paraId="424D6E6D" w14:textId="77777777" w:rsidR="0007601D" w:rsidRPr="00D30087" w:rsidRDefault="0007601D" w:rsidP="00264A93">
      <w:pPr>
        <w:pStyle w:val="ListParagraph"/>
      </w:pPr>
    </w:p>
    <w:p w14:paraId="47442633" w14:textId="4394D381" w:rsidR="0018025E" w:rsidRDefault="00D30087" w:rsidP="00E63E0E">
      <w:pPr>
        <w:pStyle w:val="ListParagraph"/>
        <w:numPr>
          <w:ilvl w:val="0"/>
          <w:numId w:val="4"/>
        </w:numPr>
      </w:pPr>
      <w:r>
        <w:t>Set LD clumping to ‘</w:t>
      </w:r>
      <w:r w:rsidR="00164667" w:rsidRPr="00164667">
        <w:t>Do not check for LD between SNPs</w:t>
      </w:r>
      <w:r w:rsidR="0018025E">
        <w:t>’</w:t>
      </w:r>
      <w:r w:rsidR="00164667">
        <w:t xml:space="preserve"> (as we only have one instrument SNP)</w:t>
      </w:r>
    </w:p>
    <w:p w14:paraId="6F9AE1B5" w14:textId="546524DD" w:rsidR="00D30087" w:rsidRDefault="0007601D" w:rsidP="00E63E0E">
      <w:pPr>
        <w:pStyle w:val="ListParagraph"/>
        <w:numPr>
          <w:ilvl w:val="0"/>
          <w:numId w:val="4"/>
        </w:numPr>
      </w:pPr>
      <w:r>
        <w:t xml:space="preserve">Specify that </w:t>
      </w:r>
      <w:r w:rsidR="00D30087">
        <w:t>LD proxies</w:t>
      </w:r>
      <w:r>
        <w:t xml:space="preserve"> are permitted</w:t>
      </w:r>
      <w:r w:rsidR="00D30087">
        <w:t xml:space="preserve"> with a minimum </w:t>
      </w:r>
      <w:r>
        <w:t xml:space="preserve">LD R squared value </w:t>
      </w:r>
      <w:r w:rsidR="00D30087">
        <w:t xml:space="preserve">of 0.8 and ensure ‘Allow palindromic SNPs?’ is ticked with the </w:t>
      </w:r>
      <w:r>
        <w:t>MAF</w:t>
      </w:r>
      <w:r w:rsidR="00D30087">
        <w:t xml:space="preserve"> threshold set to 0.3</w:t>
      </w:r>
    </w:p>
    <w:p w14:paraId="6357B14B" w14:textId="26C8F882" w:rsidR="0051667D" w:rsidRDefault="00D30087" w:rsidP="00264A93">
      <w:pPr>
        <w:pStyle w:val="ListParagraph"/>
        <w:numPr>
          <w:ilvl w:val="0"/>
          <w:numId w:val="4"/>
        </w:numPr>
      </w:pPr>
      <w:r>
        <w:t>Set allele harmonisation to ‘</w:t>
      </w:r>
      <w:r w:rsidRPr="00D30087">
        <w:t>Attempt to align strands for palindromic SNPs</w:t>
      </w:r>
      <w:r>
        <w:t>’</w:t>
      </w:r>
    </w:p>
    <w:p w14:paraId="7257A261" w14:textId="4BA241B6" w:rsidR="0007601D" w:rsidRDefault="00D30087" w:rsidP="00264A93">
      <w:pPr>
        <w:pStyle w:val="ListParagraph"/>
        <w:numPr>
          <w:ilvl w:val="0"/>
          <w:numId w:val="4"/>
        </w:numPr>
      </w:pPr>
      <w:r>
        <w:t xml:space="preserve">Select the </w:t>
      </w:r>
      <w:r w:rsidR="00164667">
        <w:t>Wald ratio</w:t>
      </w:r>
      <w:r>
        <w:t xml:space="preserve"> method for analys</w:t>
      </w:r>
      <w:r w:rsidR="0007601D">
        <w:t>is</w:t>
      </w:r>
    </w:p>
    <w:p w14:paraId="1BD17947" w14:textId="77777777" w:rsidR="00264A93" w:rsidRDefault="00264A93" w:rsidP="00264A93"/>
    <w:p w14:paraId="1DFCE0F6" w14:textId="40CB0159" w:rsidR="0007601D" w:rsidRDefault="0007601D" w:rsidP="00264A93">
      <w:pPr>
        <w:pStyle w:val="ListParagraph"/>
        <w:numPr>
          <w:ilvl w:val="0"/>
          <w:numId w:val="5"/>
        </w:numPr>
      </w:pPr>
      <w:r>
        <w:t xml:space="preserve">Perform the MR analysis and save the results, including the citations that are to be referenced in any published work arising from this analysis.  </w:t>
      </w:r>
    </w:p>
    <w:p w14:paraId="46FF8348" w14:textId="0D25EE7C" w:rsidR="00177D93" w:rsidRDefault="00177D93" w:rsidP="00264A93"/>
    <w:p w14:paraId="76AF68AE" w14:textId="539E3050" w:rsidR="007D3AE3" w:rsidRPr="007D3AE3" w:rsidRDefault="007D3AE3" w:rsidP="007D3AE3">
      <w:r>
        <w:t xml:space="preserve">Note: there </w:t>
      </w:r>
      <w:r w:rsidR="00DF2B51">
        <w:t>are</w:t>
      </w:r>
      <w:r>
        <w:t xml:space="preserve"> no graphical results for this </w:t>
      </w:r>
      <w:r w:rsidR="00DF2B51">
        <w:t xml:space="preserve">case study </w:t>
      </w:r>
      <w:r>
        <w:t xml:space="preserve">as we used a single SNP instrument and so </w:t>
      </w:r>
      <w:r w:rsidR="00DF2B51">
        <w:t>the sensitivity analyses illustrated in the graphs w</w:t>
      </w:r>
      <w:r w:rsidR="00E720FB">
        <w:t xml:space="preserve">ill </w:t>
      </w:r>
      <w:r w:rsidR="00DF2B51">
        <w:t>not</w:t>
      </w:r>
      <w:r w:rsidR="00E720FB">
        <w:t xml:space="preserve"> have</w:t>
      </w:r>
      <w:r w:rsidR="00DF2B51">
        <w:t xml:space="preserve"> </w:t>
      </w:r>
      <w:r w:rsidR="00E720FB">
        <w:t>been conducted.</w:t>
      </w:r>
    </w:p>
    <w:p w14:paraId="7534D0D9" w14:textId="431D8336" w:rsidR="007D3AE3" w:rsidRDefault="007D3AE3" w:rsidP="00264A93"/>
    <w:p w14:paraId="44CA948A" w14:textId="77777777" w:rsidR="00FC4A20" w:rsidRDefault="00FC4A20" w:rsidP="00FC4A20">
      <w:pPr>
        <w:pStyle w:val="Heading2"/>
      </w:pPr>
      <w:r>
        <w:t>Analysis R code</w:t>
      </w:r>
    </w:p>
    <w:p w14:paraId="2AB15544" w14:textId="77777777" w:rsidR="00FC4A20" w:rsidRDefault="00FC4A20" w:rsidP="00FC4A20"/>
    <w:p w14:paraId="7020D117" w14:textId="77777777" w:rsidR="00FC4A20" w:rsidRPr="00EE466B" w:rsidRDefault="00FC4A20" w:rsidP="00FC4A20">
      <w:r>
        <w:t>MR-Base provides the analysis R code as an output. The R code for this analysis is provided below:</w:t>
      </w:r>
    </w:p>
    <w:p w14:paraId="5E3F7DD1" w14:textId="360252D2" w:rsidR="00FC4A20" w:rsidRDefault="00FC4A20" w:rsidP="00264A93"/>
    <w:p w14:paraId="65F79BB0" w14:textId="77777777" w:rsidR="00FC4A20" w:rsidRPr="00FC4A20" w:rsidRDefault="00FC4A20" w:rsidP="00FC4A20">
      <w:pPr>
        <w:rPr>
          <w:rFonts w:ascii="Courier New" w:hAnsi="Courier New" w:cs="Courier New"/>
        </w:rPr>
      </w:pPr>
      <w:proofErr w:type="gramStart"/>
      <w:r w:rsidRPr="00FC4A20">
        <w:rPr>
          <w:rFonts w:ascii="Courier New" w:hAnsi="Courier New" w:cs="Courier New"/>
        </w:rPr>
        <w:t>library(</w:t>
      </w:r>
      <w:proofErr w:type="gramEnd"/>
      <w:r w:rsidRPr="00FC4A20">
        <w:rPr>
          <w:rFonts w:ascii="Courier New" w:hAnsi="Courier New" w:cs="Courier New"/>
        </w:rPr>
        <w:t>TwoSampleMR)</w:t>
      </w:r>
    </w:p>
    <w:p w14:paraId="671C9F41" w14:textId="77777777" w:rsidR="00FC4A20" w:rsidRPr="00FC4A20" w:rsidRDefault="00FC4A20" w:rsidP="00FC4A20">
      <w:pPr>
        <w:rPr>
          <w:rFonts w:ascii="Courier New" w:hAnsi="Courier New" w:cs="Courier New"/>
        </w:rPr>
      </w:pPr>
      <w:proofErr w:type="spellStart"/>
      <w:r w:rsidRPr="00FC4A20">
        <w:rPr>
          <w:rFonts w:ascii="Courier New" w:hAnsi="Courier New" w:cs="Courier New"/>
        </w:rPr>
        <w:t>ao</w:t>
      </w:r>
      <w:proofErr w:type="spellEnd"/>
      <w:r w:rsidRPr="00FC4A20">
        <w:rPr>
          <w:rFonts w:ascii="Courier New" w:hAnsi="Courier New" w:cs="Courier New"/>
        </w:rPr>
        <w:t xml:space="preserve"> &lt;- </w:t>
      </w:r>
      <w:proofErr w:type="spellStart"/>
      <w:r w:rsidRPr="00FC4A20">
        <w:rPr>
          <w:rFonts w:ascii="Courier New" w:hAnsi="Courier New" w:cs="Courier New"/>
        </w:rPr>
        <w:t>available_</w:t>
      </w:r>
      <w:proofErr w:type="gramStart"/>
      <w:r w:rsidRPr="00FC4A20">
        <w:rPr>
          <w:rFonts w:ascii="Courier New" w:hAnsi="Courier New" w:cs="Courier New"/>
        </w:rPr>
        <w:t>outcomes</w:t>
      </w:r>
      <w:proofErr w:type="spellEnd"/>
      <w:r w:rsidRPr="00FC4A20">
        <w:rPr>
          <w:rFonts w:ascii="Courier New" w:hAnsi="Courier New" w:cs="Courier New"/>
        </w:rPr>
        <w:t>(</w:t>
      </w:r>
      <w:proofErr w:type="gramEnd"/>
      <w:r w:rsidRPr="00FC4A20">
        <w:rPr>
          <w:rFonts w:ascii="Courier New" w:hAnsi="Courier New" w:cs="Courier New"/>
        </w:rPr>
        <w:t>)</w:t>
      </w:r>
    </w:p>
    <w:p w14:paraId="5016652B" w14:textId="77777777" w:rsidR="00FC4A20" w:rsidRPr="00FC4A20" w:rsidRDefault="00FC4A20" w:rsidP="00FC4A20">
      <w:pPr>
        <w:rPr>
          <w:rFonts w:ascii="Courier New" w:hAnsi="Courier New" w:cs="Courier New"/>
        </w:rPr>
      </w:pPr>
      <w:proofErr w:type="spellStart"/>
      <w:r w:rsidRPr="00FC4A20">
        <w:rPr>
          <w:rFonts w:ascii="Courier New" w:hAnsi="Courier New" w:cs="Courier New"/>
        </w:rPr>
        <w:t>exposure_dat</w:t>
      </w:r>
      <w:proofErr w:type="spellEnd"/>
      <w:r w:rsidRPr="00FC4A20">
        <w:rPr>
          <w:rFonts w:ascii="Courier New" w:hAnsi="Courier New" w:cs="Courier New"/>
        </w:rPr>
        <w:t xml:space="preserve"> &lt;- </w:t>
      </w:r>
      <w:proofErr w:type="spellStart"/>
      <w:r w:rsidRPr="00FC4A20">
        <w:rPr>
          <w:rFonts w:ascii="Courier New" w:hAnsi="Courier New" w:cs="Courier New"/>
        </w:rPr>
        <w:t>read_exposure_</w:t>
      </w:r>
      <w:proofErr w:type="gramStart"/>
      <w:r w:rsidRPr="00FC4A20">
        <w:rPr>
          <w:rFonts w:ascii="Courier New" w:hAnsi="Courier New" w:cs="Courier New"/>
        </w:rPr>
        <w:t>data</w:t>
      </w:r>
      <w:proofErr w:type="spellEnd"/>
      <w:r w:rsidRPr="00FC4A20">
        <w:rPr>
          <w:rFonts w:ascii="Courier New" w:hAnsi="Courier New" w:cs="Courier New"/>
        </w:rPr>
        <w:t>(</w:t>
      </w:r>
      <w:proofErr w:type="gramEnd"/>
    </w:p>
    <w:p w14:paraId="0633F353" w14:textId="0067ADEE" w:rsidR="00FC4A20" w:rsidRPr="00FC4A20" w:rsidRDefault="00FC4A20" w:rsidP="00FC4A20">
      <w:pPr>
        <w:rPr>
          <w:rFonts w:ascii="Courier New" w:hAnsi="Courier New" w:cs="Courier New"/>
        </w:rPr>
      </w:pPr>
      <w:r w:rsidRPr="00FC4A20">
        <w:rPr>
          <w:rFonts w:ascii="Courier New" w:hAnsi="Courier New" w:cs="Courier New"/>
        </w:rPr>
        <w:t xml:space="preserve">  filename = </w:t>
      </w:r>
      <w:bookmarkStart w:id="0" w:name="_GoBack"/>
      <w:r w:rsidRPr="00FC4A20">
        <w:rPr>
          <w:rFonts w:ascii="Courier New" w:hAnsi="Courier New" w:cs="Courier New"/>
        </w:rPr>
        <w:t>'</w:t>
      </w:r>
      <w:r w:rsidR="007F4C20">
        <w:rPr>
          <w:rFonts w:ascii="Courier New" w:hAnsi="Courier New" w:cs="Courier New"/>
        </w:rPr>
        <w:t>CaseStudy3_</w:t>
      </w:r>
      <w:bookmarkEnd w:id="0"/>
      <w:r w:rsidRPr="00FC4A20">
        <w:rPr>
          <w:rFonts w:ascii="Courier New" w:hAnsi="Courier New" w:cs="Courier New"/>
        </w:rPr>
        <w:t>instrument.csv',</w:t>
      </w:r>
    </w:p>
    <w:p w14:paraId="120A5C52"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sep</w:t>
      </w:r>
      <w:proofErr w:type="spellEnd"/>
      <w:r w:rsidRPr="00FC4A20">
        <w:rPr>
          <w:rFonts w:ascii="Courier New" w:hAnsi="Courier New" w:cs="Courier New"/>
        </w:rPr>
        <w:t xml:space="preserve"> = ',',</w:t>
      </w:r>
    </w:p>
    <w:p w14:paraId="32846CDD"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snp_col</w:t>
      </w:r>
      <w:proofErr w:type="spellEnd"/>
      <w:r w:rsidRPr="00FC4A20">
        <w:rPr>
          <w:rFonts w:ascii="Courier New" w:hAnsi="Courier New" w:cs="Courier New"/>
        </w:rPr>
        <w:t xml:space="preserve"> = 'SNP',</w:t>
      </w:r>
    </w:p>
    <w:p w14:paraId="1D51212B"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beta_col</w:t>
      </w:r>
      <w:proofErr w:type="spellEnd"/>
      <w:r w:rsidRPr="00FC4A20">
        <w:rPr>
          <w:rFonts w:ascii="Courier New" w:hAnsi="Courier New" w:cs="Courier New"/>
        </w:rPr>
        <w:t xml:space="preserve"> = 'beta',</w:t>
      </w:r>
    </w:p>
    <w:p w14:paraId="4C724204"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se_col</w:t>
      </w:r>
      <w:proofErr w:type="spellEnd"/>
      <w:r w:rsidRPr="00FC4A20">
        <w:rPr>
          <w:rFonts w:ascii="Courier New" w:hAnsi="Courier New" w:cs="Courier New"/>
        </w:rPr>
        <w:t xml:space="preserve"> = 'se',</w:t>
      </w:r>
    </w:p>
    <w:p w14:paraId="565B73A9"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effect_allele_col</w:t>
      </w:r>
      <w:proofErr w:type="spellEnd"/>
      <w:r w:rsidRPr="00FC4A20">
        <w:rPr>
          <w:rFonts w:ascii="Courier New" w:hAnsi="Courier New" w:cs="Courier New"/>
        </w:rPr>
        <w:t xml:space="preserve"> = '</w:t>
      </w:r>
      <w:proofErr w:type="spellStart"/>
      <w:r w:rsidRPr="00FC4A20">
        <w:rPr>
          <w:rFonts w:ascii="Courier New" w:hAnsi="Courier New" w:cs="Courier New"/>
        </w:rPr>
        <w:t>effect_allele</w:t>
      </w:r>
      <w:proofErr w:type="spellEnd"/>
      <w:r w:rsidRPr="00FC4A20">
        <w:rPr>
          <w:rFonts w:ascii="Courier New" w:hAnsi="Courier New" w:cs="Courier New"/>
        </w:rPr>
        <w:t>',</w:t>
      </w:r>
    </w:p>
    <w:p w14:paraId="0D70FCEE" w14:textId="77777777" w:rsidR="00FC4A20" w:rsidRPr="00FC4A20" w:rsidRDefault="00FC4A20" w:rsidP="00FC4A20">
      <w:pPr>
        <w:rPr>
          <w:rFonts w:ascii="Courier New" w:hAnsi="Courier New" w:cs="Courier New"/>
        </w:rPr>
      </w:pPr>
      <w:r w:rsidRPr="00FC4A20">
        <w:rPr>
          <w:rFonts w:ascii="Courier New" w:hAnsi="Courier New" w:cs="Courier New"/>
        </w:rPr>
        <w:lastRenderedPageBreak/>
        <w:t xml:space="preserve">  </w:t>
      </w:r>
      <w:proofErr w:type="spellStart"/>
      <w:r w:rsidRPr="00FC4A20">
        <w:rPr>
          <w:rFonts w:ascii="Courier New" w:hAnsi="Courier New" w:cs="Courier New"/>
        </w:rPr>
        <w:t>phenotype_col</w:t>
      </w:r>
      <w:proofErr w:type="spellEnd"/>
      <w:r w:rsidRPr="00FC4A20">
        <w:rPr>
          <w:rFonts w:ascii="Courier New" w:hAnsi="Courier New" w:cs="Courier New"/>
        </w:rPr>
        <w:t xml:space="preserve"> = 'Phenotype',</w:t>
      </w:r>
    </w:p>
    <w:p w14:paraId="42A3E478"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units_col</w:t>
      </w:r>
      <w:proofErr w:type="spellEnd"/>
      <w:r w:rsidRPr="00FC4A20">
        <w:rPr>
          <w:rFonts w:ascii="Courier New" w:hAnsi="Courier New" w:cs="Courier New"/>
        </w:rPr>
        <w:t xml:space="preserve"> = 'units',</w:t>
      </w:r>
    </w:p>
    <w:p w14:paraId="2480974D"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other_allele_col</w:t>
      </w:r>
      <w:proofErr w:type="spellEnd"/>
      <w:r w:rsidRPr="00FC4A20">
        <w:rPr>
          <w:rFonts w:ascii="Courier New" w:hAnsi="Courier New" w:cs="Courier New"/>
        </w:rPr>
        <w:t xml:space="preserve"> = '</w:t>
      </w:r>
      <w:proofErr w:type="spellStart"/>
      <w:r w:rsidRPr="00FC4A20">
        <w:rPr>
          <w:rFonts w:ascii="Courier New" w:hAnsi="Courier New" w:cs="Courier New"/>
        </w:rPr>
        <w:t>other_allele</w:t>
      </w:r>
      <w:proofErr w:type="spellEnd"/>
      <w:r w:rsidRPr="00FC4A20">
        <w:rPr>
          <w:rFonts w:ascii="Courier New" w:hAnsi="Courier New" w:cs="Courier New"/>
        </w:rPr>
        <w:t>',</w:t>
      </w:r>
    </w:p>
    <w:p w14:paraId="7439384A"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eaf_col</w:t>
      </w:r>
      <w:proofErr w:type="spellEnd"/>
      <w:r w:rsidRPr="00FC4A20">
        <w:rPr>
          <w:rFonts w:ascii="Courier New" w:hAnsi="Courier New" w:cs="Courier New"/>
        </w:rPr>
        <w:t xml:space="preserve"> = '</w:t>
      </w:r>
      <w:proofErr w:type="spellStart"/>
      <w:r w:rsidRPr="00FC4A20">
        <w:rPr>
          <w:rFonts w:ascii="Courier New" w:hAnsi="Courier New" w:cs="Courier New"/>
        </w:rPr>
        <w:t>eaf</w:t>
      </w:r>
      <w:proofErr w:type="spellEnd"/>
      <w:r w:rsidRPr="00FC4A20">
        <w:rPr>
          <w:rFonts w:ascii="Courier New" w:hAnsi="Courier New" w:cs="Courier New"/>
        </w:rPr>
        <w:t>',</w:t>
      </w:r>
    </w:p>
    <w:p w14:paraId="52316E7C"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samplesize_col</w:t>
      </w:r>
      <w:proofErr w:type="spellEnd"/>
      <w:r w:rsidRPr="00FC4A20">
        <w:rPr>
          <w:rFonts w:ascii="Courier New" w:hAnsi="Courier New" w:cs="Courier New"/>
        </w:rPr>
        <w:t xml:space="preserve"> = '',</w:t>
      </w:r>
    </w:p>
    <w:p w14:paraId="4D6871C6"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ncase_col</w:t>
      </w:r>
      <w:proofErr w:type="spellEnd"/>
      <w:r w:rsidRPr="00FC4A20">
        <w:rPr>
          <w:rFonts w:ascii="Courier New" w:hAnsi="Courier New" w:cs="Courier New"/>
        </w:rPr>
        <w:t xml:space="preserve"> = '',</w:t>
      </w:r>
    </w:p>
    <w:p w14:paraId="3AE193E5"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ncontrol_col</w:t>
      </w:r>
      <w:proofErr w:type="spellEnd"/>
      <w:r w:rsidRPr="00FC4A20">
        <w:rPr>
          <w:rFonts w:ascii="Courier New" w:hAnsi="Courier New" w:cs="Courier New"/>
        </w:rPr>
        <w:t xml:space="preserve"> = '',</w:t>
      </w:r>
    </w:p>
    <w:p w14:paraId="7AF37F4C"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gene_col</w:t>
      </w:r>
      <w:proofErr w:type="spellEnd"/>
      <w:r w:rsidRPr="00FC4A20">
        <w:rPr>
          <w:rFonts w:ascii="Courier New" w:hAnsi="Courier New" w:cs="Courier New"/>
        </w:rPr>
        <w:t xml:space="preserve"> = '',</w:t>
      </w:r>
    </w:p>
    <w:p w14:paraId="6A676EE8" w14:textId="77777777" w:rsidR="00FC4A20" w:rsidRPr="00FC4A20" w:rsidRDefault="00FC4A20" w:rsidP="00FC4A20">
      <w:pPr>
        <w:rPr>
          <w:rFonts w:ascii="Courier New" w:hAnsi="Courier New" w:cs="Courier New"/>
        </w:rPr>
      </w:pPr>
      <w:r w:rsidRPr="00FC4A20">
        <w:rPr>
          <w:rFonts w:ascii="Courier New" w:hAnsi="Courier New" w:cs="Courier New"/>
        </w:rPr>
        <w:t xml:space="preserve">  </w:t>
      </w:r>
      <w:proofErr w:type="spellStart"/>
      <w:r w:rsidRPr="00FC4A20">
        <w:rPr>
          <w:rFonts w:ascii="Courier New" w:hAnsi="Courier New" w:cs="Courier New"/>
        </w:rPr>
        <w:t>pval_col</w:t>
      </w:r>
      <w:proofErr w:type="spellEnd"/>
      <w:r w:rsidRPr="00FC4A20">
        <w:rPr>
          <w:rFonts w:ascii="Courier New" w:hAnsi="Courier New" w:cs="Courier New"/>
        </w:rPr>
        <w:t xml:space="preserve"> = '</w:t>
      </w:r>
      <w:proofErr w:type="spellStart"/>
      <w:r w:rsidRPr="00FC4A20">
        <w:rPr>
          <w:rFonts w:ascii="Courier New" w:hAnsi="Courier New" w:cs="Courier New"/>
        </w:rPr>
        <w:t>pvalue</w:t>
      </w:r>
      <w:proofErr w:type="spellEnd"/>
      <w:r w:rsidRPr="00FC4A20">
        <w:rPr>
          <w:rFonts w:ascii="Courier New" w:hAnsi="Courier New" w:cs="Courier New"/>
        </w:rPr>
        <w:t>'</w:t>
      </w:r>
    </w:p>
    <w:p w14:paraId="1D16B47E" w14:textId="77777777" w:rsidR="00FC4A20" w:rsidRPr="00FC4A20" w:rsidRDefault="00FC4A20" w:rsidP="00FC4A20">
      <w:pPr>
        <w:rPr>
          <w:rFonts w:ascii="Courier New" w:hAnsi="Courier New" w:cs="Courier New"/>
        </w:rPr>
      </w:pPr>
      <w:r w:rsidRPr="00FC4A20">
        <w:rPr>
          <w:rFonts w:ascii="Courier New" w:hAnsi="Courier New" w:cs="Courier New"/>
        </w:rPr>
        <w:t>)</w:t>
      </w:r>
    </w:p>
    <w:p w14:paraId="0B170311" w14:textId="77777777" w:rsidR="00FC4A20" w:rsidRPr="00FC4A20" w:rsidRDefault="00FC4A20" w:rsidP="00FC4A20">
      <w:pPr>
        <w:rPr>
          <w:rFonts w:ascii="Courier New" w:hAnsi="Courier New" w:cs="Courier New"/>
        </w:rPr>
      </w:pPr>
      <w:proofErr w:type="spellStart"/>
      <w:r w:rsidRPr="00FC4A20">
        <w:rPr>
          <w:rFonts w:ascii="Courier New" w:hAnsi="Courier New" w:cs="Courier New"/>
        </w:rPr>
        <w:t>outcome_dat</w:t>
      </w:r>
      <w:proofErr w:type="spellEnd"/>
      <w:r w:rsidRPr="00FC4A20">
        <w:rPr>
          <w:rFonts w:ascii="Courier New" w:hAnsi="Courier New" w:cs="Courier New"/>
        </w:rPr>
        <w:t xml:space="preserve"> &lt;- </w:t>
      </w:r>
      <w:proofErr w:type="spellStart"/>
      <w:r w:rsidRPr="00FC4A20">
        <w:rPr>
          <w:rFonts w:ascii="Courier New" w:hAnsi="Courier New" w:cs="Courier New"/>
        </w:rPr>
        <w:t>extract_outcome_</w:t>
      </w:r>
      <w:proofErr w:type="gramStart"/>
      <w:r w:rsidRPr="00FC4A20">
        <w:rPr>
          <w:rFonts w:ascii="Courier New" w:hAnsi="Courier New" w:cs="Courier New"/>
        </w:rPr>
        <w:t>data</w:t>
      </w:r>
      <w:proofErr w:type="spellEnd"/>
      <w:r w:rsidRPr="00FC4A20">
        <w:rPr>
          <w:rFonts w:ascii="Courier New" w:hAnsi="Courier New" w:cs="Courier New"/>
        </w:rPr>
        <w:t>(</w:t>
      </w:r>
      <w:proofErr w:type="spellStart"/>
      <w:proofErr w:type="gramEnd"/>
      <w:r w:rsidRPr="00FC4A20">
        <w:rPr>
          <w:rFonts w:ascii="Courier New" w:hAnsi="Courier New" w:cs="Courier New"/>
        </w:rPr>
        <w:t>exposure_dat$SNP</w:t>
      </w:r>
      <w:proofErr w:type="spellEnd"/>
      <w:r w:rsidRPr="00FC4A20">
        <w:rPr>
          <w:rFonts w:ascii="Courier New" w:hAnsi="Courier New" w:cs="Courier New"/>
        </w:rPr>
        <w:t xml:space="preserve">, c('24'), proxies = 1, </w:t>
      </w:r>
      <w:proofErr w:type="spellStart"/>
      <w:r w:rsidRPr="00FC4A20">
        <w:rPr>
          <w:rFonts w:ascii="Courier New" w:hAnsi="Courier New" w:cs="Courier New"/>
        </w:rPr>
        <w:t>rsq</w:t>
      </w:r>
      <w:proofErr w:type="spellEnd"/>
      <w:r w:rsidRPr="00FC4A20">
        <w:rPr>
          <w:rFonts w:ascii="Courier New" w:hAnsi="Courier New" w:cs="Courier New"/>
        </w:rPr>
        <w:t xml:space="preserve"> = 0.8, </w:t>
      </w:r>
      <w:proofErr w:type="spellStart"/>
      <w:r w:rsidRPr="00FC4A20">
        <w:rPr>
          <w:rFonts w:ascii="Courier New" w:hAnsi="Courier New" w:cs="Courier New"/>
        </w:rPr>
        <w:t>align_alleles</w:t>
      </w:r>
      <w:proofErr w:type="spellEnd"/>
      <w:r w:rsidRPr="00FC4A20">
        <w:rPr>
          <w:rFonts w:ascii="Courier New" w:hAnsi="Courier New" w:cs="Courier New"/>
        </w:rPr>
        <w:t xml:space="preserve"> = 1, palindromes = 1, </w:t>
      </w:r>
      <w:proofErr w:type="spellStart"/>
      <w:r w:rsidRPr="00FC4A20">
        <w:rPr>
          <w:rFonts w:ascii="Courier New" w:hAnsi="Courier New" w:cs="Courier New"/>
        </w:rPr>
        <w:t>maf_threshold</w:t>
      </w:r>
      <w:proofErr w:type="spellEnd"/>
      <w:r w:rsidRPr="00FC4A20">
        <w:rPr>
          <w:rFonts w:ascii="Courier New" w:hAnsi="Courier New" w:cs="Courier New"/>
        </w:rPr>
        <w:t xml:space="preserve"> = 0.3)</w:t>
      </w:r>
    </w:p>
    <w:p w14:paraId="0CDD6CFC" w14:textId="77777777" w:rsidR="00FC4A20" w:rsidRPr="00FC4A20" w:rsidRDefault="00FC4A20" w:rsidP="00FC4A20">
      <w:pPr>
        <w:rPr>
          <w:rFonts w:ascii="Courier New" w:hAnsi="Courier New" w:cs="Courier New"/>
        </w:rPr>
      </w:pPr>
      <w:proofErr w:type="spellStart"/>
      <w:r w:rsidRPr="00FC4A20">
        <w:rPr>
          <w:rFonts w:ascii="Courier New" w:hAnsi="Courier New" w:cs="Courier New"/>
        </w:rPr>
        <w:t>dat</w:t>
      </w:r>
      <w:proofErr w:type="spellEnd"/>
      <w:r w:rsidRPr="00FC4A20">
        <w:rPr>
          <w:rFonts w:ascii="Courier New" w:hAnsi="Courier New" w:cs="Courier New"/>
        </w:rPr>
        <w:t xml:space="preserve"> &lt;- </w:t>
      </w:r>
      <w:proofErr w:type="spellStart"/>
      <w:r w:rsidRPr="00FC4A20">
        <w:rPr>
          <w:rFonts w:ascii="Courier New" w:hAnsi="Courier New" w:cs="Courier New"/>
        </w:rPr>
        <w:t>harmonise_</w:t>
      </w:r>
      <w:proofErr w:type="gramStart"/>
      <w:r w:rsidRPr="00FC4A20">
        <w:rPr>
          <w:rFonts w:ascii="Courier New" w:hAnsi="Courier New" w:cs="Courier New"/>
        </w:rPr>
        <w:t>data</w:t>
      </w:r>
      <w:proofErr w:type="spellEnd"/>
      <w:r w:rsidRPr="00FC4A20">
        <w:rPr>
          <w:rFonts w:ascii="Courier New" w:hAnsi="Courier New" w:cs="Courier New"/>
        </w:rPr>
        <w:t>(</w:t>
      </w:r>
      <w:proofErr w:type="spellStart"/>
      <w:proofErr w:type="gramEnd"/>
      <w:r w:rsidRPr="00FC4A20">
        <w:rPr>
          <w:rFonts w:ascii="Courier New" w:hAnsi="Courier New" w:cs="Courier New"/>
        </w:rPr>
        <w:t>exposure_dat</w:t>
      </w:r>
      <w:proofErr w:type="spellEnd"/>
      <w:r w:rsidRPr="00FC4A20">
        <w:rPr>
          <w:rFonts w:ascii="Courier New" w:hAnsi="Courier New" w:cs="Courier New"/>
        </w:rPr>
        <w:t xml:space="preserve">, </w:t>
      </w:r>
      <w:proofErr w:type="spellStart"/>
      <w:r w:rsidRPr="00FC4A20">
        <w:rPr>
          <w:rFonts w:ascii="Courier New" w:hAnsi="Courier New" w:cs="Courier New"/>
        </w:rPr>
        <w:t>outcome_dat</w:t>
      </w:r>
      <w:proofErr w:type="spellEnd"/>
      <w:r w:rsidRPr="00FC4A20">
        <w:rPr>
          <w:rFonts w:ascii="Courier New" w:hAnsi="Courier New" w:cs="Courier New"/>
        </w:rPr>
        <w:t>, action = 2)</w:t>
      </w:r>
    </w:p>
    <w:p w14:paraId="123018AF" w14:textId="2027246A" w:rsidR="00FC4A20" w:rsidRPr="00FC4A20" w:rsidRDefault="00FC4A20" w:rsidP="00FC4A20">
      <w:pPr>
        <w:rPr>
          <w:rFonts w:ascii="Courier New" w:hAnsi="Courier New" w:cs="Courier New"/>
        </w:rPr>
      </w:pPr>
      <w:proofErr w:type="spellStart"/>
      <w:r w:rsidRPr="00FC4A20">
        <w:rPr>
          <w:rFonts w:ascii="Courier New" w:hAnsi="Courier New" w:cs="Courier New"/>
        </w:rPr>
        <w:t>mr_results</w:t>
      </w:r>
      <w:proofErr w:type="spellEnd"/>
      <w:r w:rsidRPr="00FC4A20">
        <w:rPr>
          <w:rFonts w:ascii="Courier New" w:hAnsi="Courier New" w:cs="Courier New"/>
        </w:rPr>
        <w:t xml:space="preserve"> &lt;- </w:t>
      </w:r>
      <w:proofErr w:type="spellStart"/>
      <w:r w:rsidRPr="00FC4A20">
        <w:rPr>
          <w:rFonts w:ascii="Courier New" w:hAnsi="Courier New" w:cs="Courier New"/>
        </w:rPr>
        <w:t>mr</w:t>
      </w:r>
      <w:proofErr w:type="spellEnd"/>
      <w:r w:rsidRPr="00FC4A20">
        <w:rPr>
          <w:rFonts w:ascii="Courier New" w:hAnsi="Courier New" w:cs="Courier New"/>
        </w:rPr>
        <w:t>(</w:t>
      </w:r>
      <w:proofErr w:type="spellStart"/>
      <w:r w:rsidRPr="00FC4A20">
        <w:rPr>
          <w:rFonts w:ascii="Courier New" w:hAnsi="Courier New" w:cs="Courier New"/>
        </w:rPr>
        <w:t>dat</w:t>
      </w:r>
      <w:proofErr w:type="spellEnd"/>
      <w:r w:rsidRPr="00FC4A20">
        <w:rPr>
          <w:rFonts w:ascii="Courier New" w:hAnsi="Courier New" w:cs="Courier New"/>
        </w:rPr>
        <w:t>)</w:t>
      </w:r>
    </w:p>
    <w:p w14:paraId="18ACC14A" w14:textId="77777777" w:rsidR="00FC4A20" w:rsidRDefault="00FC4A20" w:rsidP="00FC4A20"/>
    <w:p w14:paraId="759F28C8" w14:textId="56F2FCC4" w:rsidR="0007601D" w:rsidRDefault="0007601D" w:rsidP="00264A93">
      <w:pPr>
        <w:pStyle w:val="Heading2"/>
      </w:pPr>
      <w:r>
        <w:t>References</w:t>
      </w:r>
    </w:p>
    <w:p w14:paraId="08895AC2" w14:textId="06627BEA" w:rsidR="0007601D" w:rsidRDefault="0007601D" w:rsidP="00264A93"/>
    <w:p w14:paraId="1B3A9E83" w14:textId="77777777" w:rsidR="00164667" w:rsidRPr="00164667" w:rsidRDefault="00A605E2" w:rsidP="00164667">
      <w:pPr>
        <w:pStyle w:val="Bibliography"/>
        <w:rPr>
          <w:rFonts w:ascii="Calibri Light" w:hAnsi="Calibri Light"/>
        </w:rPr>
      </w:pPr>
      <w:r>
        <w:fldChar w:fldCharType="begin"/>
      </w:r>
      <w:r w:rsidR="00164667">
        <w:instrText xml:space="preserve"> ADDIN ZOTERO_BIBL {"custom":[]} CSL_BIBLIOGRAPHY </w:instrText>
      </w:r>
      <w:r>
        <w:fldChar w:fldCharType="separate"/>
      </w:r>
      <w:r w:rsidR="00164667" w:rsidRPr="00164667">
        <w:rPr>
          <w:rFonts w:ascii="Calibri Light" w:hAnsi="Calibri Light"/>
        </w:rPr>
        <w:t xml:space="preserve">1 </w:t>
      </w:r>
      <w:r w:rsidR="00164667" w:rsidRPr="00164667">
        <w:rPr>
          <w:rFonts w:ascii="Calibri Light" w:hAnsi="Calibri Light"/>
        </w:rPr>
        <w:tab/>
        <w:t xml:space="preserve">Swerdlow DI, Preiss D, Kuchenbaecker KB, </w:t>
      </w:r>
      <w:r w:rsidR="00164667" w:rsidRPr="00164667">
        <w:rPr>
          <w:rFonts w:ascii="Calibri Light" w:hAnsi="Calibri Light"/>
          <w:i/>
          <w:iCs/>
        </w:rPr>
        <w:t>et al.</w:t>
      </w:r>
      <w:r w:rsidR="00164667" w:rsidRPr="00164667">
        <w:rPr>
          <w:rFonts w:ascii="Calibri Light" w:hAnsi="Calibri Light"/>
        </w:rPr>
        <w:t xml:space="preserve"> HMG-coenzyme A reductase inhibition, type 2 diabetes, and bodyweight: evidence from genetic analysis and randomised trials. </w:t>
      </w:r>
      <w:r w:rsidR="00164667" w:rsidRPr="00164667">
        <w:rPr>
          <w:rFonts w:ascii="Calibri Light" w:hAnsi="Calibri Light"/>
          <w:i/>
          <w:iCs/>
        </w:rPr>
        <w:t>The Lancet</w:t>
      </w:r>
      <w:r w:rsidR="00164667" w:rsidRPr="00164667">
        <w:rPr>
          <w:rFonts w:ascii="Calibri Light" w:hAnsi="Calibri Light"/>
        </w:rPr>
        <w:t xml:space="preserve"> 2015;</w:t>
      </w:r>
      <w:r w:rsidR="00164667" w:rsidRPr="00164667">
        <w:rPr>
          <w:rFonts w:ascii="Calibri Light" w:hAnsi="Calibri Light"/>
          <w:b/>
          <w:bCs/>
        </w:rPr>
        <w:t>385</w:t>
      </w:r>
      <w:r w:rsidR="00164667" w:rsidRPr="00164667">
        <w:rPr>
          <w:rFonts w:ascii="Calibri Light" w:hAnsi="Calibri Light"/>
        </w:rPr>
        <w:t>:351–61. doi:10.1016/S0140-6736(14)61183-1</w:t>
      </w:r>
    </w:p>
    <w:p w14:paraId="32DFBC44" w14:textId="77777777" w:rsidR="00164667" w:rsidRPr="00164667" w:rsidRDefault="00164667" w:rsidP="00164667">
      <w:pPr>
        <w:pStyle w:val="Bibliography"/>
        <w:rPr>
          <w:rFonts w:ascii="Calibri Light" w:hAnsi="Calibri Light"/>
        </w:rPr>
      </w:pPr>
      <w:r w:rsidRPr="00164667">
        <w:rPr>
          <w:rFonts w:ascii="Calibri Light" w:hAnsi="Calibri Light"/>
        </w:rPr>
        <w:t xml:space="preserve">2 </w:t>
      </w:r>
      <w:r w:rsidRPr="00164667">
        <w:rPr>
          <w:rFonts w:ascii="Calibri Light" w:hAnsi="Calibri Light"/>
        </w:rPr>
        <w:tab/>
        <w:t xml:space="preserve">Morris AP, Voight BF, Teslovich TM, </w:t>
      </w:r>
      <w:r w:rsidRPr="00164667">
        <w:rPr>
          <w:rFonts w:ascii="Calibri Light" w:hAnsi="Calibri Light"/>
          <w:i/>
          <w:iCs/>
        </w:rPr>
        <w:t>et al.</w:t>
      </w:r>
      <w:r w:rsidRPr="00164667">
        <w:rPr>
          <w:rFonts w:ascii="Calibri Light" w:hAnsi="Calibri Light"/>
        </w:rPr>
        <w:t xml:space="preserve"> Large-scale association analysis provides insights into the genetic architecture and pathophysiology of type 2 diabetes. </w:t>
      </w:r>
      <w:r w:rsidRPr="00164667">
        <w:rPr>
          <w:rFonts w:ascii="Calibri Light" w:hAnsi="Calibri Light"/>
          <w:i/>
          <w:iCs/>
        </w:rPr>
        <w:t>Nat Genet</w:t>
      </w:r>
      <w:r w:rsidRPr="00164667">
        <w:rPr>
          <w:rFonts w:ascii="Calibri Light" w:hAnsi="Calibri Light"/>
        </w:rPr>
        <w:t xml:space="preserve"> 2012;</w:t>
      </w:r>
      <w:r w:rsidRPr="00164667">
        <w:rPr>
          <w:rFonts w:ascii="Calibri Light" w:hAnsi="Calibri Light"/>
          <w:b/>
          <w:bCs/>
        </w:rPr>
        <w:t>44</w:t>
      </w:r>
      <w:r w:rsidRPr="00164667">
        <w:rPr>
          <w:rFonts w:ascii="Calibri Light" w:hAnsi="Calibri Light"/>
        </w:rPr>
        <w:t>:981–90. doi:10.1038/ng.2383</w:t>
      </w:r>
    </w:p>
    <w:p w14:paraId="0B387715" w14:textId="4C464AC7" w:rsidR="002F175F" w:rsidRPr="0007601D" w:rsidRDefault="00A605E2" w:rsidP="00264A93">
      <w:r>
        <w:fldChar w:fldCharType="end"/>
      </w:r>
    </w:p>
    <w:sectPr w:rsidR="002F175F" w:rsidRPr="0007601D" w:rsidSect="007E4EB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2539"/>
    <w:multiLevelType w:val="hybridMultilevel"/>
    <w:tmpl w:val="52526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420674"/>
    <w:multiLevelType w:val="hybridMultilevel"/>
    <w:tmpl w:val="88F6B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955E2A"/>
    <w:multiLevelType w:val="hybridMultilevel"/>
    <w:tmpl w:val="91C25566"/>
    <w:lvl w:ilvl="0" w:tplc="6F440D26">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C92850"/>
    <w:multiLevelType w:val="hybridMultilevel"/>
    <w:tmpl w:val="6CE616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3261EF"/>
    <w:multiLevelType w:val="hybridMultilevel"/>
    <w:tmpl w:val="6508735E"/>
    <w:lvl w:ilvl="0" w:tplc="4CBE964A">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1B1"/>
    <w:rsid w:val="00064C53"/>
    <w:rsid w:val="00074FB1"/>
    <w:rsid w:val="0007601D"/>
    <w:rsid w:val="000A00BF"/>
    <w:rsid w:val="000F6326"/>
    <w:rsid w:val="00115E60"/>
    <w:rsid w:val="00164128"/>
    <w:rsid w:val="00164667"/>
    <w:rsid w:val="00177D93"/>
    <w:rsid w:val="0018025E"/>
    <w:rsid w:val="00264A93"/>
    <w:rsid w:val="002F175F"/>
    <w:rsid w:val="002F5FA8"/>
    <w:rsid w:val="003D7823"/>
    <w:rsid w:val="0043201F"/>
    <w:rsid w:val="00455546"/>
    <w:rsid w:val="004E750B"/>
    <w:rsid w:val="00513FC3"/>
    <w:rsid w:val="0051667D"/>
    <w:rsid w:val="00561743"/>
    <w:rsid w:val="005B7F60"/>
    <w:rsid w:val="0060596A"/>
    <w:rsid w:val="00744FE3"/>
    <w:rsid w:val="007D3AE3"/>
    <w:rsid w:val="007E4EB9"/>
    <w:rsid w:val="007F4C20"/>
    <w:rsid w:val="00812DA0"/>
    <w:rsid w:val="00834C4D"/>
    <w:rsid w:val="00A101B1"/>
    <w:rsid w:val="00A605E2"/>
    <w:rsid w:val="00AF0383"/>
    <w:rsid w:val="00B02297"/>
    <w:rsid w:val="00B4492C"/>
    <w:rsid w:val="00BB26AE"/>
    <w:rsid w:val="00C266B4"/>
    <w:rsid w:val="00C91165"/>
    <w:rsid w:val="00C93F5F"/>
    <w:rsid w:val="00D30087"/>
    <w:rsid w:val="00DF2B51"/>
    <w:rsid w:val="00E04FE4"/>
    <w:rsid w:val="00E720FB"/>
    <w:rsid w:val="00EA3BA6"/>
    <w:rsid w:val="00FC4A20"/>
    <w:rsid w:val="00FF63D7"/>
    <w:rsid w:val="00FF7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361A1"/>
  <w15:chartTrackingRefBased/>
  <w15:docId w15:val="{422E664B-D933-4C74-8D50-E4BB18FD3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4A93"/>
    <w:pPr>
      <w:spacing w:after="0" w:line="240" w:lineRule="auto"/>
      <w:contextualSpacing/>
    </w:pPr>
    <w:rPr>
      <w:rFonts w:asciiTheme="majorHAnsi" w:hAnsiTheme="majorHAnsi"/>
      <w:sz w:val="24"/>
      <w:szCs w:val="24"/>
      <w:lang w:val="en-GB"/>
    </w:rPr>
  </w:style>
  <w:style w:type="paragraph" w:styleId="Heading1">
    <w:name w:val="heading 1"/>
    <w:basedOn w:val="Normal"/>
    <w:next w:val="Normal"/>
    <w:link w:val="Heading1Char"/>
    <w:uiPriority w:val="9"/>
    <w:qFormat/>
    <w:rsid w:val="0007601D"/>
    <w:pPr>
      <w:keepNext/>
      <w:keepLines/>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4EB9"/>
    <w:pPr>
      <w:keepNext/>
      <w:keepLines/>
      <w:outlineLvl w:val="1"/>
    </w:pPr>
    <w:rPr>
      <w:rFonts w:eastAsiaTheme="majorEastAsia"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E04FE4"/>
    <w:pPr>
      <w:keepNext/>
      <w:keepLines/>
      <w:spacing w:before="40"/>
      <w:outlineLvl w:val="2"/>
    </w:pPr>
    <w:rPr>
      <w:rFonts w:eastAsiaTheme="majorEastAsia" w:cstheme="majorBidi"/>
      <w:color w:val="1F3864" w:themeColor="accent1" w:themeShade="80"/>
    </w:rPr>
  </w:style>
  <w:style w:type="paragraph" w:styleId="Heading4">
    <w:name w:val="heading 4"/>
    <w:basedOn w:val="Normal"/>
    <w:next w:val="Normal"/>
    <w:link w:val="Heading4Char"/>
    <w:uiPriority w:val="9"/>
    <w:unhideWhenUsed/>
    <w:qFormat/>
    <w:rsid w:val="00E04FE4"/>
    <w:pPr>
      <w:keepNext/>
      <w:keepLines/>
      <w:spacing w:before="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4FE4"/>
    <w:pPr>
      <w:keepNext/>
      <w:keepLines/>
      <w:spacing w:before="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4FE4"/>
    <w:pPr>
      <w:keepNext/>
      <w:keepLines/>
      <w:spacing w:before="40"/>
      <w:outlineLvl w:val="5"/>
    </w:pPr>
    <w:rPr>
      <w:rFonts w:eastAsiaTheme="majorEastAsia" w:cstheme="majorBidi"/>
      <w:color w:val="1F3864" w:themeColor="accent1" w:themeShade="80"/>
    </w:rPr>
  </w:style>
  <w:style w:type="paragraph" w:styleId="Heading7">
    <w:name w:val="heading 7"/>
    <w:basedOn w:val="Normal"/>
    <w:next w:val="Normal"/>
    <w:link w:val="Heading7Char"/>
    <w:uiPriority w:val="9"/>
    <w:semiHidden/>
    <w:unhideWhenUsed/>
    <w:qFormat/>
    <w:rsid w:val="00E04FE4"/>
    <w:pPr>
      <w:keepNext/>
      <w:keepLines/>
      <w:spacing w:before="40"/>
      <w:outlineLvl w:val="6"/>
    </w:pPr>
    <w:rPr>
      <w:rFonts w:eastAsiaTheme="majorEastAsia" w:cstheme="majorBidi"/>
      <w:i/>
      <w:iCs/>
      <w:color w:val="1F3864" w:themeColor="accent1" w:themeShade="80"/>
    </w:rPr>
  </w:style>
  <w:style w:type="paragraph" w:styleId="Heading8">
    <w:name w:val="heading 8"/>
    <w:basedOn w:val="Normal"/>
    <w:next w:val="Normal"/>
    <w:link w:val="Heading8Char"/>
    <w:uiPriority w:val="9"/>
    <w:semiHidden/>
    <w:unhideWhenUsed/>
    <w:qFormat/>
    <w:rsid w:val="00E04FE4"/>
    <w:pPr>
      <w:keepNext/>
      <w:keepLines/>
      <w:spacing w:before="40"/>
      <w:outlineLvl w:val="7"/>
    </w:pPr>
    <w:rPr>
      <w:rFonts w:eastAsiaTheme="majorEastAsia"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04FE4"/>
    <w:pPr>
      <w:keepNext/>
      <w:keepLines/>
      <w:spacing w:before="40"/>
      <w:outlineLvl w:val="8"/>
    </w:pPr>
    <w:rPr>
      <w:rFonts w:eastAsiaTheme="majorEastAsia"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01D"/>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7E4EB9"/>
    <w:rPr>
      <w:rFonts w:asciiTheme="majorHAnsi" w:eastAsiaTheme="majorEastAsia" w:hAnsiTheme="majorHAnsi" w:cstheme="majorBidi"/>
      <w:color w:val="2F5496" w:themeColor="accent1" w:themeShade="BF"/>
      <w:sz w:val="28"/>
      <w:szCs w:val="28"/>
      <w:lang w:val="en-GB"/>
    </w:rPr>
  </w:style>
  <w:style w:type="character" w:customStyle="1" w:styleId="Heading3Char">
    <w:name w:val="Heading 3 Char"/>
    <w:basedOn w:val="DefaultParagraphFont"/>
    <w:link w:val="Heading3"/>
    <w:uiPriority w:val="9"/>
    <w:rsid w:val="00E04FE4"/>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sid w:val="00E04FE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04FE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04FE4"/>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E04FE4"/>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E04FE4"/>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04FE4"/>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E04FE4"/>
    <w:pPr>
      <w:spacing w:after="200"/>
    </w:pPr>
    <w:rPr>
      <w:i/>
      <w:iCs/>
      <w:color w:val="44546A" w:themeColor="text2"/>
      <w:sz w:val="18"/>
      <w:szCs w:val="18"/>
    </w:rPr>
  </w:style>
  <w:style w:type="paragraph" w:styleId="Title">
    <w:name w:val="Title"/>
    <w:basedOn w:val="Normal"/>
    <w:next w:val="Normal"/>
    <w:link w:val="TitleChar"/>
    <w:uiPriority w:val="10"/>
    <w:qFormat/>
    <w:rsid w:val="00E04FE4"/>
    <w:rPr>
      <w:rFonts w:eastAsiaTheme="majorEastAsia" w:cstheme="majorBidi"/>
      <w:spacing w:val="-10"/>
      <w:sz w:val="56"/>
      <w:szCs w:val="56"/>
    </w:rPr>
  </w:style>
  <w:style w:type="character" w:customStyle="1" w:styleId="TitleChar">
    <w:name w:val="Title Char"/>
    <w:basedOn w:val="DefaultParagraphFont"/>
    <w:link w:val="Title"/>
    <w:uiPriority w:val="10"/>
    <w:rsid w:val="00E04FE4"/>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E04FE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4FE4"/>
    <w:rPr>
      <w:color w:val="5A5A5A" w:themeColor="text1" w:themeTint="A5"/>
      <w:spacing w:val="15"/>
    </w:rPr>
  </w:style>
  <w:style w:type="character" w:styleId="Strong">
    <w:name w:val="Strong"/>
    <w:basedOn w:val="DefaultParagraphFont"/>
    <w:uiPriority w:val="22"/>
    <w:qFormat/>
    <w:rsid w:val="00E04FE4"/>
    <w:rPr>
      <w:b/>
      <w:bCs/>
      <w:color w:val="auto"/>
    </w:rPr>
  </w:style>
  <w:style w:type="character" w:styleId="Emphasis">
    <w:name w:val="Emphasis"/>
    <w:basedOn w:val="DefaultParagraphFont"/>
    <w:uiPriority w:val="20"/>
    <w:qFormat/>
    <w:rsid w:val="00E04FE4"/>
    <w:rPr>
      <w:i/>
      <w:iCs/>
      <w:color w:val="auto"/>
    </w:rPr>
  </w:style>
  <w:style w:type="paragraph" w:styleId="NoSpacing">
    <w:name w:val="No Spacing"/>
    <w:uiPriority w:val="1"/>
    <w:qFormat/>
    <w:rsid w:val="00E04FE4"/>
    <w:pPr>
      <w:spacing w:after="0" w:line="240" w:lineRule="auto"/>
    </w:pPr>
  </w:style>
  <w:style w:type="paragraph" w:styleId="ListParagraph">
    <w:name w:val="List Paragraph"/>
    <w:basedOn w:val="Normal"/>
    <w:uiPriority w:val="34"/>
    <w:qFormat/>
    <w:rsid w:val="00E04FE4"/>
    <w:pPr>
      <w:ind w:left="720"/>
    </w:pPr>
  </w:style>
  <w:style w:type="paragraph" w:styleId="Quote">
    <w:name w:val="Quote"/>
    <w:basedOn w:val="Normal"/>
    <w:next w:val="Normal"/>
    <w:link w:val="QuoteChar"/>
    <w:uiPriority w:val="29"/>
    <w:qFormat/>
    <w:rsid w:val="00E04FE4"/>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E04FE4"/>
    <w:rPr>
      <w:i/>
      <w:iCs/>
      <w:color w:val="404040" w:themeColor="text1" w:themeTint="BF"/>
    </w:rPr>
  </w:style>
  <w:style w:type="paragraph" w:styleId="IntenseQuote">
    <w:name w:val="Intense Quote"/>
    <w:basedOn w:val="Normal"/>
    <w:next w:val="Normal"/>
    <w:link w:val="IntenseQuoteChar"/>
    <w:uiPriority w:val="30"/>
    <w:qFormat/>
    <w:rsid w:val="00E04FE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04FE4"/>
    <w:rPr>
      <w:i/>
      <w:iCs/>
      <w:color w:val="4472C4" w:themeColor="accent1"/>
    </w:rPr>
  </w:style>
  <w:style w:type="character" w:styleId="SubtleEmphasis">
    <w:name w:val="Subtle Emphasis"/>
    <w:basedOn w:val="DefaultParagraphFont"/>
    <w:uiPriority w:val="19"/>
    <w:qFormat/>
    <w:rsid w:val="00E04FE4"/>
    <w:rPr>
      <w:i/>
      <w:iCs/>
      <w:color w:val="404040" w:themeColor="text1" w:themeTint="BF"/>
    </w:rPr>
  </w:style>
  <w:style w:type="character" w:styleId="IntenseEmphasis">
    <w:name w:val="Intense Emphasis"/>
    <w:basedOn w:val="DefaultParagraphFont"/>
    <w:uiPriority w:val="21"/>
    <w:qFormat/>
    <w:rsid w:val="00E04FE4"/>
    <w:rPr>
      <w:i/>
      <w:iCs/>
      <w:color w:val="4472C4" w:themeColor="accent1"/>
    </w:rPr>
  </w:style>
  <w:style w:type="character" w:styleId="SubtleReference">
    <w:name w:val="Subtle Reference"/>
    <w:basedOn w:val="DefaultParagraphFont"/>
    <w:uiPriority w:val="31"/>
    <w:qFormat/>
    <w:rsid w:val="00E04FE4"/>
    <w:rPr>
      <w:smallCaps/>
      <w:color w:val="404040" w:themeColor="text1" w:themeTint="BF"/>
    </w:rPr>
  </w:style>
  <w:style w:type="character" w:styleId="IntenseReference">
    <w:name w:val="Intense Reference"/>
    <w:basedOn w:val="DefaultParagraphFont"/>
    <w:uiPriority w:val="32"/>
    <w:qFormat/>
    <w:rsid w:val="00E04FE4"/>
    <w:rPr>
      <w:b/>
      <w:bCs/>
      <w:smallCaps/>
      <w:color w:val="4472C4" w:themeColor="accent1"/>
      <w:spacing w:val="5"/>
    </w:rPr>
  </w:style>
  <w:style w:type="character" w:styleId="BookTitle">
    <w:name w:val="Book Title"/>
    <w:basedOn w:val="DefaultParagraphFont"/>
    <w:uiPriority w:val="33"/>
    <w:qFormat/>
    <w:rsid w:val="00E04FE4"/>
    <w:rPr>
      <w:b/>
      <w:bCs/>
      <w:i/>
      <w:iCs/>
      <w:spacing w:val="5"/>
    </w:rPr>
  </w:style>
  <w:style w:type="paragraph" w:styleId="TOCHeading">
    <w:name w:val="TOC Heading"/>
    <w:basedOn w:val="Heading1"/>
    <w:next w:val="Normal"/>
    <w:uiPriority w:val="39"/>
    <w:unhideWhenUsed/>
    <w:qFormat/>
    <w:rsid w:val="00E04FE4"/>
    <w:pPr>
      <w:outlineLvl w:val="9"/>
    </w:pPr>
  </w:style>
  <w:style w:type="table" w:styleId="TableGrid">
    <w:name w:val="Table Grid"/>
    <w:basedOn w:val="TableNormal"/>
    <w:uiPriority w:val="39"/>
    <w:rsid w:val="00A10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0087"/>
    <w:rPr>
      <w:color w:val="0563C1" w:themeColor="hyperlink"/>
      <w:u w:val="single"/>
    </w:rPr>
  </w:style>
  <w:style w:type="character" w:styleId="UnresolvedMention">
    <w:name w:val="Unresolved Mention"/>
    <w:basedOn w:val="DefaultParagraphFont"/>
    <w:uiPriority w:val="99"/>
    <w:semiHidden/>
    <w:unhideWhenUsed/>
    <w:rsid w:val="00D30087"/>
    <w:rPr>
      <w:color w:val="605E5C"/>
      <w:shd w:val="clear" w:color="auto" w:fill="E1DFDD"/>
    </w:rPr>
  </w:style>
  <w:style w:type="paragraph" w:styleId="Bibliography">
    <w:name w:val="Bibliography"/>
    <w:basedOn w:val="Normal"/>
    <w:next w:val="Normal"/>
    <w:uiPriority w:val="37"/>
    <w:unhideWhenUsed/>
    <w:rsid w:val="00A605E2"/>
    <w:pPr>
      <w:tabs>
        <w:tab w:val="left" w:pos="264"/>
      </w:tabs>
      <w:spacing w:after="240"/>
      <w:ind w:left="264" w:hanging="264"/>
    </w:pPr>
  </w:style>
  <w:style w:type="paragraph" w:styleId="BalloonText">
    <w:name w:val="Balloon Text"/>
    <w:basedOn w:val="Normal"/>
    <w:link w:val="BalloonTextChar"/>
    <w:uiPriority w:val="99"/>
    <w:semiHidden/>
    <w:unhideWhenUsed/>
    <w:rsid w:val="001641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12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6399">
      <w:bodyDiv w:val="1"/>
      <w:marLeft w:val="0"/>
      <w:marRight w:val="0"/>
      <w:marTop w:val="0"/>
      <w:marBottom w:val="0"/>
      <w:divBdr>
        <w:top w:val="none" w:sz="0" w:space="0" w:color="auto"/>
        <w:left w:val="none" w:sz="0" w:space="0" w:color="auto"/>
        <w:bottom w:val="none" w:sz="0" w:space="0" w:color="auto"/>
        <w:right w:val="none" w:sz="0" w:space="0" w:color="auto"/>
      </w:divBdr>
    </w:div>
    <w:div w:id="157944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mrbase.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2</Pages>
  <Words>3315</Words>
  <Characters>1890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MW</dc:creator>
  <cp:keywords/>
  <dc:description/>
  <cp:lastModifiedBy>VMW</cp:lastModifiedBy>
  <cp:revision>14</cp:revision>
  <dcterms:created xsi:type="dcterms:W3CDTF">2018-10-08T08:54:00Z</dcterms:created>
  <dcterms:modified xsi:type="dcterms:W3CDTF">2019-02-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Y5qNT2nK"/&gt;&lt;style id="http://www.zotero.org/styles/bmj-open" hasBibliography="1" bibliographyStyleHasBeenSet="1"/&gt;&lt;prefs&gt;&lt;pref name="fieldType" value="Field"/&gt;&lt;pref name="automaticJournalAbbrevia</vt:lpwstr>
  </property>
  <property fmtid="{D5CDD505-2E9C-101B-9397-08002B2CF9AE}" pid="3" name="ZOTERO_PREF_2">
    <vt:lpwstr>tions" value="true"/&gt;&lt;pref name="noteType" value="0"/&gt;&lt;/prefs&gt;&lt;/data&gt;</vt:lpwstr>
  </property>
</Properties>
</file>